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65A57" w:rsidRPr="00D7549B" w:rsidRDefault="00365A57">
      <w:pPr>
        <w:rPr>
          <w:rFonts w:ascii="PingFang TC Regular" w:eastAsia="Arial Unicode MS" w:hAnsi="PingFang TC Regular" w:cs="Arial Unicode MS"/>
          <w:color w:val="000000"/>
          <w:bdr w:val="nil"/>
          <w14:textOutline w14:w="0" w14:cap="flat" w14:cmpd="sng" w14:algn="ctr">
            <w14:noFill/>
            <w14:prstDash w14:val="solid"/>
            <w14:bevel/>
          </w14:textOutline>
        </w:rPr>
      </w:pPr>
    </w:p>
    <w:p w:rsidR="00601189" w:rsidRDefault="00601189" w:rsidP="00601189">
      <w:pPr>
        <w:pStyle w:val="af2"/>
        <w:spacing w:before="0" w:line="240" w:lineRule="auto"/>
      </w:pPr>
    </w:p>
    <w:p w:rsidR="006B05BF" w:rsidRPr="006B05BF" w:rsidRDefault="006B05BF" w:rsidP="006B05BF">
      <w:pPr>
        <w:spacing w:line="360" w:lineRule="auto"/>
        <w:jc w:val="center"/>
        <w:rPr>
          <w:rFonts w:ascii="Times New Roman" w:hAnsi="Times New Roman" w:cs="Times New Roman"/>
          <w:color w:val="111111"/>
          <w:sz w:val="32"/>
          <w:szCs w:val="32"/>
        </w:rPr>
      </w:pPr>
      <w:r w:rsidRPr="006B05BF">
        <w:rPr>
          <w:rFonts w:ascii="Times New Roman" w:hAnsi="Times New Roman" w:cs="Times New Roman"/>
          <w:b/>
          <w:bCs/>
          <w:color w:val="111111"/>
          <w:sz w:val="32"/>
          <w:szCs w:val="32"/>
        </w:rPr>
        <w:t>Genome-wide screen uncovers novel host factors for L-A virus maintenance and a mutualistic-symbiosis relationship in yeast</w:t>
      </w:r>
    </w:p>
    <w:p w:rsidR="006B05BF" w:rsidRDefault="006B05BF" w:rsidP="006B05BF">
      <w:pPr>
        <w:spacing w:line="360" w:lineRule="auto"/>
        <w:jc w:val="center"/>
        <w:rPr>
          <w:rFonts w:ascii="Times New Roman" w:hAnsi="Times New Roman" w:cs="Times New Roman"/>
          <w:color w:val="111111"/>
        </w:rPr>
      </w:pPr>
    </w:p>
    <w:p w:rsidR="006B05BF" w:rsidRPr="006B05BF" w:rsidRDefault="006B05BF" w:rsidP="006B05BF">
      <w:pPr>
        <w:spacing w:line="360" w:lineRule="auto"/>
        <w:jc w:val="center"/>
        <w:rPr>
          <w:rFonts w:ascii="Times New Roman" w:hAnsi="Times New Roman" w:cs="Times New Roman"/>
          <w:color w:val="111111"/>
          <w:sz w:val="32"/>
          <w:szCs w:val="32"/>
        </w:rPr>
      </w:pPr>
      <w:r w:rsidRPr="006B05BF">
        <w:rPr>
          <w:rFonts w:ascii="Times New Roman" w:hAnsi="Times New Roman" w:cs="Times New Roman"/>
          <w:color w:val="111111"/>
          <w:sz w:val="32"/>
          <w:szCs w:val="32"/>
        </w:rPr>
        <w:t xml:space="preserve">Hsiao </w:t>
      </w:r>
      <w:r w:rsidRPr="006B05BF">
        <w:rPr>
          <w:rFonts w:ascii="Times New Roman" w:hAnsi="Times New Roman" w:cs="Times New Roman"/>
          <w:i/>
          <w:iCs/>
          <w:color w:val="111111"/>
          <w:sz w:val="32"/>
          <w:szCs w:val="32"/>
        </w:rPr>
        <w:t>et al</w:t>
      </w:r>
      <w:r w:rsidRPr="006B05BF">
        <w:rPr>
          <w:rFonts w:ascii="Times New Roman" w:hAnsi="Times New Roman" w:cs="Times New Roman"/>
          <w:color w:val="111111"/>
          <w:sz w:val="32"/>
          <w:szCs w:val="32"/>
        </w:rPr>
        <w:t>.</w:t>
      </w:r>
    </w:p>
    <w:p w:rsidR="006B05BF" w:rsidRPr="006B05BF" w:rsidRDefault="006B05BF" w:rsidP="006B05BF">
      <w:pPr>
        <w:spacing w:line="360" w:lineRule="auto"/>
        <w:jc w:val="center"/>
        <w:rPr>
          <w:rFonts w:ascii="Times New Roman" w:hAnsi="Times New Roman" w:cs="Times New Roman"/>
          <w:color w:val="111111"/>
        </w:rPr>
      </w:pPr>
    </w:p>
    <w:p w:rsidR="00D466F6" w:rsidRPr="00264529" w:rsidRDefault="00D466F6" w:rsidP="00D466F6">
      <w:pPr>
        <w:spacing w:line="360" w:lineRule="auto"/>
        <w:jc w:val="center"/>
        <w:rPr>
          <w:rFonts w:ascii="Times New Roman" w:hAnsi="Times New Roman" w:cs="Times New Roman"/>
          <w:b/>
          <w:bCs/>
          <w:color w:val="000000" w:themeColor="text1"/>
          <w:sz w:val="32"/>
          <w:szCs w:val="32"/>
        </w:rPr>
      </w:pPr>
      <w:r w:rsidRPr="00264529">
        <w:rPr>
          <w:rFonts w:ascii="Times New Roman" w:hAnsi="Times New Roman" w:cs="Times New Roman"/>
          <w:b/>
          <w:bCs/>
          <w:color w:val="000000" w:themeColor="text1"/>
          <w:sz w:val="32"/>
          <w:szCs w:val="32"/>
        </w:rPr>
        <w:t xml:space="preserve">Supplementary </w:t>
      </w:r>
      <w:r w:rsidR="00330490">
        <w:rPr>
          <w:rFonts w:ascii="Times New Roman" w:hAnsi="Times New Roman" w:cs="Times New Roman"/>
          <w:b/>
          <w:bCs/>
          <w:color w:val="000000" w:themeColor="text1"/>
          <w:sz w:val="32"/>
          <w:szCs w:val="32"/>
        </w:rPr>
        <w:t>Material</w:t>
      </w:r>
    </w:p>
    <w:p w:rsidR="006B05BF" w:rsidRDefault="006B05BF" w:rsidP="00AB4575">
      <w:pPr>
        <w:spacing w:line="360" w:lineRule="auto"/>
        <w:jc w:val="both"/>
        <w:rPr>
          <w:rFonts w:ascii="Times New Roman" w:hAnsi="Times New Roman" w:cs="Times New Roman"/>
          <w:color w:val="111111"/>
        </w:rPr>
      </w:pPr>
    </w:p>
    <w:p w:rsidR="006B05BF" w:rsidRDefault="006B05BF">
      <w:pPr>
        <w:rPr>
          <w:rFonts w:ascii="Times New Roman" w:hAnsi="Times New Roman" w:cs="Times New Roman"/>
          <w:color w:val="111111"/>
        </w:rPr>
      </w:pPr>
      <w:r>
        <w:rPr>
          <w:rFonts w:ascii="Times New Roman" w:hAnsi="Times New Roman" w:cs="Times New Roman"/>
          <w:color w:val="111111"/>
        </w:rPr>
        <w:br w:type="page"/>
      </w:r>
    </w:p>
    <w:p w:rsidR="00601189" w:rsidRDefault="006B05BF" w:rsidP="006B05BF">
      <w:pPr>
        <w:spacing w:line="360" w:lineRule="auto"/>
        <w:jc w:val="center"/>
        <w:rPr>
          <w:rFonts w:ascii="Times New Roman" w:hAnsi="Times New Roman" w:cs="Times New Roman"/>
          <w:color w:val="111111"/>
        </w:rPr>
      </w:pPr>
      <w:r w:rsidRPr="006B05BF">
        <w:rPr>
          <w:rFonts w:ascii="Times New Roman" w:hAnsi="Times New Roman" w:cs="Times New Roman"/>
          <w:noProof/>
          <w:color w:val="111111"/>
        </w:rPr>
        <w:lastRenderedPageBreak/>
        <w:drawing>
          <wp:inline distT="0" distB="0" distL="0" distR="0" wp14:anchorId="40243473" wp14:editId="50D57EFD">
            <wp:extent cx="3912124" cy="5976392"/>
            <wp:effectExtent l="0" t="0" r="0" b="5715"/>
            <wp:docPr id="4" name="圖片 3">
              <a:extLst xmlns:a="http://schemas.openxmlformats.org/drawingml/2006/main">
                <a:ext uri="{FF2B5EF4-FFF2-40B4-BE49-F238E27FC236}">
                  <a16:creationId xmlns:a16="http://schemas.microsoft.com/office/drawing/2014/main" id="{CD93ED9D-40AA-954C-E3B2-9DCF090E1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a:extLst>
                        <a:ext uri="{FF2B5EF4-FFF2-40B4-BE49-F238E27FC236}">
                          <a16:creationId xmlns:a16="http://schemas.microsoft.com/office/drawing/2014/main" id="{CD93ED9D-40AA-954C-E3B2-9DCF090E1FC3}"/>
                        </a:ext>
                      </a:extLst>
                    </pic:cNvPr>
                    <pic:cNvPicPr>
                      <a:picLocks noChangeAspect="1"/>
                    </pic:cNvPicPr>
                  </pic:nvPicPr>
                  <pic:blipFill>
                    <a:blip r:embed="rId8"/>
                    <a:stretch>
                      <a:fillRect/>
                    </a:stretch>
                  </pic:blipFill>
                  <pic:spPr>
                    <a:xfrm>
                      <a:off x="0" y="0"/>
                      <a:ext cx="3915854" cy="5982091"/>
                    </a:xfrm>
                    <a:prstGeom prst="rect">
                      <a:avLst/>
                    </a:prstGeom>
                  </pic:spPr>
                </pic:pic>
              </a:graphicData>
            </a:graphic>
          </wp:inline>
        </w:drawing>
      </w:r>
    </w:p>
    <w:p w:rsidR="003F52C1" w:rsidRDefault="003F52C1" w:rsidP="006B05BF">
      <w:pPr>
        <w:spacing w:line="360" w:lineRule="auto"/>
        <w:rPr>
          <w:rFonts w:ascii="Times New Roman" w:hAnsi="Times New Roman" w:cs="Times New Roman"/>
          <w:b/>
          <w:bCs/>
          <w:color w:val="111111"/>
        </w:rPr>
      </w:pPr>
    </w:p>
    <w:p w:rsidR="006B05BF" w:rsidRPr="002D6C77" w:rsidRDefault="002D6C77" w:rsidP="002D6C77">
      <w:pPr>
        <w:pStyle w:val="Web"/>
      </w:pPr>
      <w:r w:rsidRPr="00B5152E">
        <w:rPr>
          <w:rFonts w:ascii="Times New Roman" w:hAnsi="Times New Roman" w:cs="Times New Roman"/>
          <w:b/>
          <w:bCs/>
          <w:color w:val="000000" w:themeColor="text1"/>
        </w:rPr>
        <w:t>Supplementary Figure 1</w:t>
      </w:r>
      <w:r w:rsidR="00A24AFC" w:rsidRPr="00B5152E">
        <w:rPr>
          <w:rFonts w:ascii="Times New Roman" w:eastAsia="Arial" w:hAnsi="Times New Roman" w:cs="Times New Roman"/>
          <w:b/>
          <w:i/>
          <w:iCs/>
          <w:color w:val="000000" w:themeColor="text1"/>
        </w:rPr>
        <w:t>.</w:t>
      </w:r>
      <w:r w:rsidR="00A24AFC" w:rsidRPr="00ED1706">
        <w:rPr>
          <w:rFonts w:ascii="Times New Roman" w:eastAsia="Arial" w:hAnsi="Times New Roman" w:cs="Times New Roman"/>
          <w:b/>
          <w:bCs/>
          <w:color w:val="000000" w:themeColor="text1"/>
        </w:rPr>
        <w:t xml:space="preserve"> </w:t>
      </w:r>
      <w:r w:rsidR="006B05BF" w:rsidRPr="00ED1706">
        <w:rPr>
          <w:rFonts w:ascii="Times New Roman" w:hAnsi="Times New Roman" w:cs="Times New Roman"/>
          <w:b/>
          <w:bCs/>
          <w:color w:val="000000" w:themeColor="text1"/>
        </w:rPr>
        <w:t xml:space="preserve">Genome-wide screen for L-A-maintaining gene products using a collection of the yeast-gene-knockout strains. </w:t>
      </w:r>
      <w:r w:rsidR="00B5152E">
        <w:rPr>
          <w:rFonts w:ascii="Times New Roman" w:hAnsi="Times New Roman" w:cs="Times New Roman"/>
          <w:color w:val="000000" w:themeColor="text1"/>
        </w:rPr>
        <w:t xml:space="preserve"> </w:t>
      </w:r>
      <w:r w:rsidR="006B05BF" w:rsidRPr="00264529">
        <w:rPr>
          <w:rFonts w:ascii="Times New Roman" w:hAnsi="Times New Roman" w:cs="Times New Roman"/>
          <w:color w:val="000000" w:themeColor="text1"/>
        </w:rPr>
        <w:t>Pan</w:t>
      </w:r>
      <w:r w:rsidR="006B05BF" w:rsidRPr="006B05BF">
        <w:rPr>
          <w:rFonts w:ascii="Times New Roman" w:hAnsi="Times New Roman" w:cs="Times New Roman"/>
          <w:color w:val="111111"/>
        </w:rPr>
        <w:t>els A–E represent five successive rounds of visual elimination.  For example, in panel A, most of the knockout strains still contain L-A dsRNA.  Only those strains with significantly reduced L-A levels were selected for the second round of elimination (see Materials and methods).</w:t>
      </w:r>
    </w:p>
    <w:p w:rsidR="006B05BF" w:rsidRDefault="006B05BF">
      <w:pPr>
        <w:rPr>
          <w:rFonts w:ascii="Times New Roman" w:hAnsi="Times New Roman" w:cs="Times New Roman"/>
          <w:color w:val="111111"/>
        </w:rPr>
      </w:pPr>
    </w:p>
    <w:p w:rsidR="006B05BF" w:rsidRDefault="006B05BF" w:rsidP="006B05BF">
      <w:pPr>
        <w:spacing w:line="360" w:lineRule="auto"/>
        <w:rPr>
          <w:rFonts w:ascii="Times New Roman" w:hAnsi="Times New Roman" w:cs="Times New Roman"/>
          <w:color w:val="111111"/>
        </w:rPr>
      </w:pPr>
      <w:r w:rsidRPr="006B05BF">
        <w:rPr>
          <w:rFonts w:ascii="Times New Roman" w:hAnsi="Times New Roman" w:cs="Times New Roman"/>
          <w:noProof/>
          <w:color w:val="111111"/>
        </w:rPr>
        <w:lastRenderedPageBreak/>
        <w:drawing>
          <wp:inline distT="0" distB="0" distL="0" distR="0" wp14:anchorId="58E68D79" wp14:editId="48755D9F">
            <wp:extent cx="5676449" cy="5314295"/>
            <wp:effectExtent l="0" t="0" r="635" b="0"/>
            <wp:docPr id="72" name="圖片 71">
              <a:extLst xmlns:a="http://schemas.openxmlformats.org/drawingml/2006/main">
                <a:ext uri="{FF2B5EF4-FFF2-40B4-BE49-F238E27FC236}">
                  <a16:creationId xmlns:a16="http://schemas.microsoft.com/office/drawing/2014/main" id="{8AF441B8-1EC9-9C8E-F878-004D0B40F3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圖片 71">
                      <a:extLst>
                        <a:ext uri="{FF2B5EF4-FFF2-40B4-BE49-F238E27FC236}">
                          <a16:creationId xmlns:a16="http://schemas.microsoft.com/office/drawing/2014/main" id="{8AF441B8-1EC9-9C8E-F878-004D0B40F367}"/>
                        </a:ext>
                      </a:extLst>
                    </pic:cNvPr>
                    <pic:cNvPicPr>
                      <a:picLocks noChangeAspect="1"/>
                    </pic:cNvPicPr>
                  </pic:nvPicPr>
                  <pic:blipFill rotWithShape="1">
                    <a:blip r:embed="rId9"/>
                    <a:srcRect r="6880"/>
                    <a:stretch/>
                  </pic:blipFill>
                  <pic:spPr>
                    <a:xfrm>
                      <a:off x="0" y="0"/>
                      <a:ext cx="5676449" cy="5314295"/>
                    </a:xfrm>
                    <a:prstGeom prst="rect">
                      <a:avLst/>
                    </a:prstGeom>
                  </pic:spPr>
                </pic:pic>
              </a:graphicData>
            </a:graphic>
          </wp:inline>
        </w:drawing>
      </w:r>
    </w:p>
    <w:p w:rsidR="006B05BF" w:rsidRPr="00B5152E" w:rsidRDefault="002D6C77" w:rsidP="006B05BF">
      <w:pPr>
        <w:spacing w:line="360" w:lineRule="auto"/>
        <w:rPr>
          <w:rFonts w:ascii="Times New Roman" w:hAnsi="Times New Roman" w:cs="Times New Roman"/>
          <w:color w:val="000000" w:themeColor="text1"/>
        </w:rPr>
      </w:pPr>
      <w:r w:rsidRPr="00B5152E">
        <w:rPr>
          <w:rFonts w:ascii="Times New Roman" w:hAnsi="Times New Roman" w:cs="Times New Roman"/>
          <w:b/>
          <w:bCs/>
          <w:color w:val="000000" w:themeColor="text1"/>
        </w:rPr>
        <w:t>Supplementary Figure 2.</w:t>
      </w:r>
      <w:r w:rsidR="006B05BF" w:rsidRPr="00B5152E">
        <w:rPr>
          <w:rFonts w:ascii="Times New Roman" w:hAnsi="Times New Roman" w:cs="Times New Roman"/>
          <w:color w:val="000000" w:themeColor="text1"/>
        </w:rPr>
        <w:t xml:space="preserve"> </w:t>
      </w:r>
      <w:r w:rsidR="006B05BF" w:rsidRPr="00ED1706">
        <w:rPr>
          <w:rFonts w:ascii="Times New Roman" w:hAnsi="Times New Roman" w:cs="Times New Roman"/>
          <w:b/>
          <w:bCs/>
          <w:color w:val="000000" w:themeColor="text1"/>
        </w:rPr>
        <w:t>Western blotting validation for the L-A virus loss.  Shown are sample images from the Western blotting analysis.</w:t>
      </w:r>
      <w:r w:rsidR="006B05BF" w:rsidRPr="00B5152E">
        <w:rPr>
          <w:rFonts w:ascii="Times New Roman" w:hAnsi="Times New Roman" w:cs="Times New Roman"/>
          <w:color w:val="000000" w:themeColor="text1"/>
        </w:rPr>
        <w:t xml:space="preserve">  Three L-A</w:t>
      </w:r>
      <w:r w:rsidR="006B05BF" w:rsidRPr="00B5152E">
        <w:rPr>
          <w:rFonts w:ascii="Times New Roman" w:hAnsi="Times New Roman" w:cs="Times New Roman"/>
          <w:color w:val="000000" w:themeColor="text1"/>
          <w:vertAlign w:val="superscript"/>
        </w:rPr>
        <w:t>++</w:t>
      </w:r>
      <w:r w:rsidR="006B05BF" w:rsidRPr="00B5152E">
        <w:rPr>
          <w:rFonts w:ascii="Times New Roman" w:hAnsi="Times New Roman" w:cs="Times New Roman"/>
          <w:color w:val="000000" w:themeColor="text1"/>
        </w:rPr>
        <w:t xml:space="preserve"> strains</w:t>
      </w:r>
      <w:r w:rsidR="006B05BF" w:rsidRPr="00B5152E">
        <w:rPr>
          <w:rFonts w:ascii="Times New Roman" w:hAnsi="Times New Roman" w:cs="Times New Roman"/>
          <w:i/>
          <w:iCs/>
          <w:color w:val="000000" w:themeColor="text1"/>
        </w:rPr>
        <w:t xml:space="preserve"> ymr031W-A∆,</w:t>
      </w:r>
      <w:r w:rsidR="006B05BF" w:rsidRPr="00B5152E">
        <w:rPr>
          <w:rFonts w:ascii="Times New Roman" w:hAnsi="Times New Roman" w:cs="Times New Roman"/>
          <w:color w:val="000000" w:themeColor="text1"/>
        </w:rPr>
        <w:t xml:space="preserve"> </w:t>
      </w:r>
      <w:r w:rsidR="006B05BF" w:rsidRPr="00B5152E">
        <w:rPr>
          <w:rFonts w:ascii="Times New Roman" w:hAnsi="Times New Roman" w:cs="Times New Roman"/>
          <w:i/>
          <w:iCs/>
          <w:color w:val="000000" w:themeColor="text1"/>
        </w:rPr>
        <w:t>ymr119W-A∆</w:t>
      </w:r>
      <w:r w:rsidR="006B05BF" w:rsidRPr="00B5152E">
        <w:rPr>
          <w:rFonts w:ascii="Times New Roman" w:hAnsi="Times New Roman" w:cs="Times New Roman"/>
          <w:color w:val="000000" w:themeColor="text1"/>
        </w:rPr>
        <w:t xml:space="preserve"> and </w:t>
      </w:r>
      <w:r w:rsidR="006B05BF" w:rsidRPr="00B5152E">
        <w:rPr>
          <w:rFonts w:ascii="Times New Roman" w:hAnsi="Times New Roman" w:cs="Times New Roman"/>
          <w:i/>
          <w:iCs/>
          <w:color w:val="000000" w:themeColor="text1"/>
        </w:rPr>
        <w:t>ymr099c∆</w:t>
      </w:r>
      <w:r w:rsidR="006B05BF" w:rsidRPr="00B5152E">
        <w:rPr>
          <w:rFonts w:ascii="Times New Roman" w:hAnsi="Times New Roman" w:cs="Times New Roman"/>
          <w:color w:val="000000" w:themeColor="text1"/>
        </w:rPr>
        <w:t xml:space="preserve"> (identified in this screen) were used as controls to contrast the loss of the L-A virus in many other knockout strains.</w:t>
      </w:r>
    </w:p>
    <w:p w:rsidR="006B05BF" w:rsidRDefault="006B05BF" w:rsidP="00DD0061">
      <w:pPr>
        <w:rPr>
          <w:rFonts w:ascii="Times New Roman" w:hAnsi="Times New Roman" w:cs="Times New Roman"/>
          <w:color w:val="111111"/>
        </w:rPr>
      </w:pPr>
      <w:r>
        <w:rPr>
          <w:rFonts w:ascii="Times New Roman" w:hAnsi="Times New Roman" w:cs="Times New Roman"/>
          <w:color w:val="111111"/>
        </w:rPr>
        <w:br w:type="page"/>
      </w: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r w:rsidRPr="00DD0061">
        <w:rPr>
          <w:rFonts w:ascii="Times New Roman" w:hAnsi="Times New Roman" w:cs="Times New Roman"/>
          <w:noProof/>
          <w:color w:val="111111"/>
        </w:rPr>
        <mc:AlternateContent>
          <mc:Choice Requires="wpg">
            <w:drawing>
              <wp:anchor distT="0" distB="0" distL="114300" distR="114300" simplePos="0" relativeHeight="251692032" behindDoc="0" locked="0" layoutInCell="1" allowOverlap="1" wp14:anchorId="55025692" wp14:editId="43C69E5D">
                <wp:simplePos x="0" y="0"/>
                <wp:positionH relativeFrom="column">
                  <wp:posOffset>-57732</wp:posOffset>
                </wp:positionH>
                <wp:positionV relativeFrom="paragraph">
                  <wp:posOffset>79375</wp:posOffset>
                </wp:positionV>
                <wp:extent cx="5755822" cy="3286184"/>
                <wp:effectExtent l="0" t="0" r="0" b="3175"/>
                <wp:wrapNone/>
                <wp:docPr id="6" name="群組 5">
                  <a:extLst xmlns:a="http://schemas.openxmlformats.org/drawingml/2006/main">
                    <a:ext uri="{FF2B5EF4-FFF2-40B4-BE49-F238E27FC236}">
                      <a16:creationId xmlns:a16="http://schemas.microsoft.com/office/drawing/2014/main" id="{0F38A2BE-59B7-9EB8-9471-E2B152DBA72E}"/>
                    </a:ext>
                  </a:extLst>
                </wp:docPr>
                <wp:cNvGraphicFramePr/>
                <a:graphic xmlns:a="http://schemas.openxmlformats.org/drawingml/2006/main">
                  <a:graphicData uri="http://schemas.microsoft.com/office/word/2010/wordprocessingGroup">
                    <wpg:wgp>
                      <wpg:cNvGrpSpPr/>
                      <wpg:grpSpPr>
                        <a:xfrm>
                          <a:off x="0" y="0"/>
                          <a:ext cx="5755822" cy="3286184"/>
                          <a:chOff x="0" y="0"/>
                          <a:chExt cx="7674429" cy="4381579"/>
                        </a:xfrm>
                      </wpg:grpSpPr>
                      <pic:pic xmlns:pic="http://schemas.openxmlformats.org/drawingml/2006/picture">
                        <pic:nvPicPr>
                          <pic:cNvPr id="1" name="圖片 1">
                            <a:extLst>
                              <a:ext uri="{FF2B5EF4-FFF2-40B4-BE49-F238E27FC236}">
                                <a16:creationId xmlns:a16="http://schemas.microsoft.com/office/drawing/2014/main" id="{518D5F58-25B5-6CCC-264C-1D7AFFB89E51}"/>
                              </a:ext>
                            </a:extLst>
                          </pic:cNvPr>
                          <pic:cNvPicPr>
                            <a:picLocks noChangeAspect="1"/>
                          </pic:cNvPicPr>
                        </pic:nvPicPr>
                        <pic:blipFill rotWithShape="1">
                          <a:blip r:embed="rId10"/>
                          <a:srcRect r="11087" b="4754"/>
                          <a:stretch/>
                        </pic:blipFill>
                        <pic:spPr>
                          <a:xfrm>
                            <a:off x="0" y="0"/>
                            <a:ext cx="7674429" cy="4381579"/>
                          </a:xfrm>
                          <a:prstGeom prst="rect">
                            <a:avLst/>
                          </a:prstGeom>
                        </pic:spPr>
                      </pic:pic>
                      <pic:pic xmlns:pic="http://schemas.openxmlformats.org/drawingml/2006/picture">
                        <pic:nvPicPr>
                          <pic:cNvPr id="2" name="圖片 2">
                            <a:extLst>
                              <a:ext uri="{FF2B5EF4-FFF2-40B4-BE49-F238E27FC236}">
                                <a16:creationId xmlns:a16="http://schemas.microsoft.com/office/drawing/2014/main" id="{D0CAEF43-8918-7025-C8A6-92F5E4A6A165}"/>
                              </a:ext>
                            </a:extLst>
                          </pic:cNvPr>
                          <pic:cNvPicPr>
                            <a:picLocks noChangeAspect="1"/>
                          </pic:cNvPicPr>
                        </pic:nvPicPr>
                        <pic:blipFill rotWithShape="1">
                          <a:blip r:embed="rId10"/>
                          <a:srcRect l="89228" t="17356" b="62412"/>
                          <a:stretch/>
                        </pic:blipFill>
                        <pic:spPr>
                          <a:xfrm>
                            <a:off x="894570" y="387504"/>
                            <a:ext cx="929751" cy="930728"/>
                          </a:xfrm>
                          <a:prstGeom prst="rect">
                            <a:avLst/>
                          </a:prstGeom>
                        </pic:spPr>
                      </pic:pic>
                    </wpg:wgp>
                  </a:graphicData>
                </a:graphic>
              </wp:anchor>
            </w:drawing>
          </mc:Choice>
          <mc:Fallback>
            <w:pict>
              <v:group w14:anchorId="519C91A7" id="群組 5" o:spid="_x0000_s1026" style="position:absolute;margin-left:-4.55pt;margin-top:6.25pt;width:453.2pt;height:258.75pt;z-index:251692032" coordsize="76744,4381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 o:spid="_x0000_s1027" type="#_x0000_t75" style="position:absolute;width:76744;height:438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">
                  <v:imagedata r:id="rId28" o:title="" cropbottom="3116f" cropright="7266f"/>
                </v:shape>
                <v:shape id="圖片 2" o:spid="_x0000_s1028" type="#_x0000_t75" style="position:absolute;left:8945;top:3875;width:9298;height:9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">
                  <v:imagedata r:id="rId28" o:title="" croptop="11374f" cropbottom="40902f" cropleft="58476f"/>
                </v:shape>
              </v:group>
            </w:pict>
          </mc:Fallback>
        </mc:AlternateContent>
      </w: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D0061" w:rsidRDefault="00DD0061" w:rsidP="00DD0061">
      <w:pPr>
        <w:rPr>
          <w:rFonts w:ascii="Times New Roman" w:hAnsi="Times New Roman" w:cs="Times New Roman"/>
          <w:color w:val="111111"/>
        </w:rPr>
      </w:pPr>
    </w:p>
    <w:p w:rsidR="00D6521C" w:rsidRPr="00B5152E" w:rsidRDefault="002D6C77" w:rsidP="00DD0061">
      <w:pPr>
        <w:rPr>
          <w:rFonts w:ascii="Times New Roman" w:hAnsi="Times New Roman" w:cs="Times New Roman"/>
          <w:color w:val="000000" w:themeColor="text1"/>
        </w:rPr>
      </w:pPr>
      <w:r w:rsidRPr="00B5152E">
        <w:rPr>
          <w:rFonts w:ascii="Times New Roman" w:hAnsi="Times New Roman" w:cs="Times New Roman"/>
          <w:b/>
          <w:bCs/>
          <w:color w:val="000000" w:themeColor="text1"/>
        </w:rPr>
        <w:t>Supplementary Figure 3.</w:t>
      </w:r>
      <w:r w:rsidR="00A24AFC" w:rsidRPr="00B5152E">
        <w:rPr>
          <w:rFonts w:ascii="Times New Roman" w:eastAsia="Arial" w:hAnsi="Times New Roman" w:cs="Times New Roman"/>
          <w:b/>
          <w:i/>
          <w:iCs/>
          <w:color w:val="000000" w:themeColor="text1"/>
        </w:rPr>
        <w:t xml:space="preserve"> </w:t>
      </w:r>
      <w:r w:rsidR="00DD0061" w:rsidRPr="00ED1706">
        <w:rPr>
          <w:rFonts w:ascii="Times New Roman" w:hAnsi="Times New Roman" w:cs="Times New Roman"/>
          <w:b/>
          <w:bCs/>
          <w:color w:val="000000" w:themeColor="text1"/>
        </w:rPr>
        <w:t>The L-A dsRNA abundance remains constant over the course of the stress processes.</w:t>
      </w:r>
      <w:r w:rsidR="00DD0061" w:rsidRPr="00B5152E">
        <w:rPr>
          <w:rFonts w:ascii="Times New Roman" w:hAnsi="Times New Roman" w:cs="Times New Roman"/>
          <w:i/>
          <w:iCs/>
          <w:color w:val="000000" w:themeColor="text1"/>
        </w:rPr>
        <w:t xml:space="preserve"> </w:t>
      </w:r>
      <w:r w:rsidR="00DD0061" w:rsidRPr="00B5152E">
        <w:rPr>
          <w:rFonts w:ascii="Times New Roman" w:hAnsi="Times New Roman" w:cs="Times New Roman"/>
          <w:color w:val="000000" w:themeColor="text1"/>
        </w:rPr>
        <w:t xml:space="preserve"> The bar of “Time 0” represents RT-qPCR analysis of the cells withdrawn from the start of the stress process, whereas other bars represent cells analyzed at the end point of the stress process.  L-A</w:t>
      </w:r>
      <w:r w:rsidR="00DD0061" w:rsidRPr="00B5152E">
        <w:rPr>
          <w:rFonts w:ascii="Times New Roman" w:hAnsi="Times New Roman" w:cs="Times New Roman"/>
          <w:color w:val="000000" w:themeColor="text1"/>
          <w:vertAlign w:val="superscript"/>
        </w:rPr>
        <w:t>-</w:t>
      </w:r>
      <w:r w:rsidR="00DD0061" w:rsidRPr="00B5152E">
        <w:rPr>
          <w:rFonts w:ascii="Times New Roman" w:hAnsi="Times New Roman" w:cs="Times New Roman"/>
          <w:color w:val="000000" w:themeColor="text1"/>
        </w:rPr>
        <w:t>, green; L-A</w:t>
      </w:r>
      <w:r w:rsidR="00DD0061" w:rsidRPr="00B5152E">
        <w:rPr>
          <w:rFonts w:ascii="Times New Roman" w:hAnsi="Times New Roman" w:cs="Times New Roman"/>
          <w:color w:val="000000" w:themeColor="text1"/>
          <w:vertAlign w:val="superscript"/>
        </w:rPr>
        <w:t>+</w:t>
      </w:r>
      <w:r w:rsidR="00DD0061" w:rsidRPr="00B5152E">
        <w:rPr>
          <w:rFonts w:ascii="Times New Roman" w:hAnsi="Times New Roman" w:cs="Times New Roman"/>
          <w:color w:val="000000" w:themeColor="text1"/>
        </w:rPr>
        <w:t>, yellow; L-A</w:t>
      </w:r>
      <w:r w:rsidR="00DD0061" w:rsidRPr="00B5152E">
        <w:rPr>
          <w:rFonts w:ascii="Times New Roman" w:hAnsi="Times New Roman" w:cs="Times New Roman"/>
          <w:color w:val="000000" w:themeColor="text1"/>
          <w:vertAlign w:val="superscript"/>
        </w:rPr>
        <w:t>++</w:t>
      </w:r>
      <w:r w:rsidR="00DD0061" w:rsidRPr="00B5152E">
        <w:rPr>
          <w:rFonts w:ascii="Times New Roman" w:hAnsi="Times New Roman" w:cs="Times New Roman"/>
          <w:color w:val="000000" w:themeColor="text1"/>
        </w:rPr>
        <w:t xml:space="preserve">, orange.  </w:t>
      </w:r>
      <w:r w:rsidR="00DD0061" w:rsidRPr="00B5152E">
        <w:rPr>
          <w:rFonts w:ascii="Times New Roman" w:hAnsi="Times New Roman" w:cs="Times New Roman"/>
          <w:i/>
          <w:iCs/>
          <w:color w:val="000000" w:themeColor="text1"/>
        </w:rPr>
        <w:t xml:space="preserve">N </w:t>
      </w:r>
      <w:r w:rsidR="00DD0061" w:rsidRPr="00B5152E">
        <w:rPr>
          <w:rFonts w:ascii="Times New Roman" w:hAnsi="Times New Roman" w:cs="Times New Roman"/>
          <w:color w:val="000000" w:themeColor="text1"/>
        </w:rPr>
        <w:t>= 3 biological repeats coupled with 3 technical repeats; error bars are ±SEM; ns, no statistical significance.</w:t>
      </w:r>
    </w:p>
    <w:p w:rsidR="00D6521C" w:rsidRDefault="00D6521C">
      <w:pPr>
        <w:rPr>
          <w:rFonts w:ascii="Times New Roman" w:hAnsi="Times New Roman" w:cs="Times New Roman"/>
          <w:color w:val="111111"/>
        </w:rPr>
      </w:pPr>
      <w:r>
        <w:rPr>
          <w:rFonts w:ascii="Times New Roman" w:hAnsi="Times New Roman" w:cs="Times New Roman"/>
          <w:color w:val="111111"/>
        </w:rPr>
        <w:br w:type="page"/>
      </w:r>
    </w:p>
    <w:p w:rsidR="00D6521C" w:rsidRPr="002D6C77" w:rsidRDefault="002D6C77" w:rsidP="002D6C77">
      <w:pPr>
        <w:pStyle w:val="Web"/>
      </w:pPr>
      <w:r w:rsidRPr="002D6C77">
        <w:rPr>
          <w:rFonts w:ascii="TimesNewRomanPS" w:hAnsi="TimesNewRomanPS"/>
          <w:b/>
          <w:bCs/>
        </w:rPr>
        <w:lastRenderedPageBreak/>
        <w:t xml:space="preserve">Supplementary Table S1. </w:t>
      </w:r>
      <w:r w:rsidR="00D6521C" w:rsidRPr="002D6C77">
        <w:rPr>
          <w:rFonts w:ascii="Times New Roman" w:hAnsi="Times New Roman" w:cs="Times New Roman"/>
        </w:rPr>
        <w:t>Host genes involved in maintaining L-A</w:t>
      </w:r>
    </w:p>
    <w:tbl>
      <w:tblPr>
        <w:tblStyle w:val="TableNormal1"/>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27"/>
        <w:gridCol w:w="2142"/>
        <w:gridCol w:w="4203"/>
        <w:gridCol w:w="1458"/>
      </w:tblGrid>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Standard name</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Systematic name</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Reference</w:t>
            </w: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RRT2</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BR246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Endosomal transport</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HXT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34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Membrane, transmembrane transport</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338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Transmembrane transport</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AVT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JR001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Vacuolar amino acid transporter</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PKR 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123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Vacuolar proton-transport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OCA4</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CR09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RNA virus replica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spacing w:after="212"/>
              <w:rPr>
                <w:rFonts w:ascii="Times New Roman" w:hAnsi="Times New Roman" w:cs="Times New Roman"/>
                <w:sz w:val="24"/>
                <w:szCs w:val="24"/>
                <w:vertAlign w:val="superscript"/>
              </w:rPr>
            </w:pPr>
            <w:r w:rsidRPr="00801DF5">
              <w:rPr>
                <w:rFonts w:ascii="Times New Roman" w:hAnsi="Times New Roman" w:cs="Times New Roman"/>
                <w:sz w:val="24"/>
                <w:szCs w:val="24"/>
              </w:rPr>
              <w:t>BMV</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CdfRFRM5","properties":{"formattedCitation":"[1]","plainCitation":"[1]","noteIndex":0},"citationItems":[{"id":487,"uris":["http://zotero.org/users/10795044/items/EAQTE76Y"],"itemData":{"id":487,"type":"article-journal","abstract":"Positive-strand RNA viruses are the largest virus class and include many pathogens such as hepatitis C virus and the severe acute respiratory syndrome coronavirus (SARS). Brome mosaic virus (BMV) is a representative positive-strand RNA virus whose RNA replication, gene expression, and encapsidation have been reproduced in the yeast\n              Saccharomyces cerevisiae\n              . By using traditional yeast genetics, host genes have been identified that function in controlling BMV translation, selecting BMV RNAs as replication templates, activating the replication complex, maintaining a lipid composition required for membrane-associated RNA replication, and other steps. To more globally and systematically identify such host factors, we used engineered BMV derivatives to assay viral RNA replication in each strain of an ordered, genome-wide set of yeast single-gene deletion mutants. Each deletion strain was transformed to express BMV replicase proteins and a BMV RNA replication template with the capsid gene replaced by a luciferase reporter. Luciferase expression, which is dependent on viral RNA replication and RNA-dependent mRNA synthesis, was measured in intact yeast cells. Approximately 4,500 yeast deletion strains (≈80% of yeast genes) were screened in duplicate and selected strains analyzed further. This functional genomics approach revealed nearly 100 genes whose absence inhibited or stimulated BMV RNA replication and/or gene expression by 3- to &gt;25-fold. Several of these genes were shown previously to function in BMV replication, validating the approach. Newly identified genes include some in RNA, protein, or membrane modification pathways and genes of unknown function. The results further illuminate virus and cell pathways. Further refinement of virus screening likely will reveal contributions from additional host genes.","container-title":"Proceedings of the National Academy of Sciences","DOI":"10.1073/pnas.2536857100","ISSN":"0027-8424, 1091-6490","issue":"26","journalAbbreviation":"Proc. Natl. Acad. Sci. U.S.A.","language":"en","page":"15764-15769","source":"DOI.org (Crossref)","title":"Systematic, genome-wide identification of host genes affecting replication of a positive-strand RNA virus","volume":"100","author":[{"family":"Kushner","given":"David B."},{"family":"Lindenbach","given":"Brett D."},{"family":"Grdzelishvili","given":"Valery Z."},{"family":"Noueiry","given":"Amine O."},{"family":"Paul","given":"Scott M."},{"family":"Ahlquist","given":"Paul"}],"issued":{"date-parts":[["2003",12,23]]}}}],"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1]</w:t>
            </w:r>
            <w:r w:rsidRPr="00801DF5">
              <w:rPr>
                <w:rFonts w:ascii="Times New Roman" w:hAnsi="Times New Roman" w:cs="Times New Roman"/>
                <w:sz w:val="24"/>
                <w:szCs w:val="24"/>
              </w:rPr>
              <w:fldChar w:fldCharType="end"/>
            </w: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RPS4A</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JR14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RNA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HIV, HC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wiKEyAX0","properties":{"formattedCitation":"[2, 3]","plainCitation":"[2, 3]","noteIndex":0},"citationItems":[{"id":528,"uris":["http://zotero.org/users/10795044/items/DIHTCVAA"],"itemData":{"id":528,"type":"article-journal","journalAbbreviation":"Mol Cell Proteomics","language":"en","page":"M111.015313","source":"Zotero","title":"Host cell interactome of HIV-1 rev includes RNA helicases involved in multiple facets of virus production","volume":"4","author":[{"family":"Naji","given":"Souad"},{"family":"Johnson","given":"Jeffrey R"},{"family":"Krogan","given":"Nevan J"},{"family":"Iii","given":"John R Yates"}],"issued":{"date-parts":[["2012",4,11]]}}},{"id":530,"uris":["http://zotero.org/users/10795044/items/EL6RPQD8"],"itemData":{"id":530,"type":"article-journal","abstract":"Hepatitis C virus (HCV) nonstructural protein 5B (NS5B) has RNA-dependent RNA polymerase (RdRp) activity. Because NS5B recognizes various RNA motifs besides the HCV genome, NS5B has the potential of interacting with host RNA molecules. In this study, an RNA pool enriched with the 3</w:instrText>
            </w:r>
            <w:r w:rsidR="00836C5B">
              <w:rPr>
                <w:rFonts w:ascii="Times New Roman" w:hAnsi="Times New Roman" w:cs="Times New Roman" w:hint="eastAsia"/>
                <w:sz w:val="24"/>
                <w:szCs w:val="24"/>
              </w:rPr>
              <w:instrText>′</w:instrText>
            </w:r>
            <w:r w:rsidR="00836C5B">
              <w:rPr>
                <w:rFonts w:ascii="Times New Roman" w:hAnsi="Times New Roman" w:cs="Times New Roman"/>
                <w:sz w:val="24"/>
                <w:szCs w:val="24"/>
              </w:rPr>
              <w:instrText>-UTR sequences was generated and mRNA molecules with high af</w:instrText>
            </w:r>
            <w:r w:rsidR="00836C5B">
              <w:rPr>
                <w:rFonts w:ascii="Times New Roman" w:hAnsi="Times New Roman" w:cs="Times New Roman" w:hint="eastAsia"/>
                <w:sz w:val="24"/>
                <w:szCs w:val="24"/>
              </w:rPr>
              <w:instrText>ﬁ</w:instrText>
            </w:r>
            <w:r w:rsidR="00836C5B">
              <w:rPr>
                <w:rFonts w:ascii="Times New Roman" w:hAnsi="Times New Roman" w:cs="Times New Roman"/>
                <w:sz w:val="24"/>
                <w:szCs w:val="24"/>
              </w:rPr>
              <w:instrText>nity binding to NS5B were selected by iterative selection. Among the high binding mRNA 3</w:instrText>
            </w:r>
            <w:r w:rsidR="00836C5B">
              <w:rPr>
                <w:rFonts w:ascii="Times New Roman" w:hAnsi="Times New Roman" w:cs="Times New Roman" w:hint="eastAsia"/>
                <w:sz w:val="24"/>
                <w:szCs w:val="24"/>
              </w:rPr>
              <w:instrText>′</w:instrText>
            </w:r>
            <w:r w:rsidR="00836C5B">
              <w:rPr>
                <w:rFonts w:ascii="Times New Roman" w:hAnsi="Times New Roman" w:cs="Times New Roman"/>
                <w:sz w:val="24"/>
                <w:szCs w:val="24"/>
              </w:rPr>
              <w:instrText>-UTR segm</w:instrText>
            </w:r>
            <w:r w:rsidR="00836C5B">
              <w:rPr>
                <w:rFonts w:ascii="Times New Roman" w:hAnsi="Times New Roman" w:cs="Times New Roman" w:hint="eastAsia"/>
                <w:sz w:val="24"/>
                <w:szCs w:val="24"/>
              </w:rPr>
              <w:instrText>ents, we analyzed the housekeeping ribosomal protein S4, X-linked [RPS4X] mRNA 3</w:instrText>
            </w:r>
            <w:r w:rsidR="00836C5B">
              <w:rPr>
                <w:rFonts w:ascii="Times New Roman" w:hAnsi="Times New Roman" w:cs="Times New Roman" w:hint="eastAsia"/>
                <w:sz w:val="24"/>
                <w:szCs w:val="24"/>
              </w:rPr>
              <w:instrText>′</w:instrText>
            </w:r>
            <w:r w:rsidR="00836C5B">
              <w:rPr>
                <w:rFonts w:ascii="Times New Roman" w:hAnsi="Times New Roman" w:cs="Times New Roman" w:hint="eastAsia"/>
                <w:sz w:val="24"/>
                <w:szCs w:val="24"/>
              </w:rPr>
              <w:instrText>-UTR and the 3</w:instrText>
            </w:r>
            <w:r w:rsidR="00836C5B">
              <w:rPr>
                <w:rFonts w:ascii="Times New Roman" w:hAnsi="Times New Roman" w:cs="Times New Roman" w:hint="eastAsia"/>
                <w:sz w:val="24"/>
                <w:szCs w:val="24"/>
              </w:rPr>
              <w:instrText>′</w:instrText>
            </w:r>
            <w:r w:rsidR="00836C5B">
              <w:rPr>
                <w:rFonts w:ascii="Times New Roman" w:hAnsi="Times New Roman" w:cs="Times New Roman" w:hint="eastAsia"/>
                <w:sz w:val="24"/>
                <w:szCs w:val="24"/>
              </w:rPr>
              <w:instrText>-UTR of galectin-1 (GAL-1) mRNA, which is known to be one of the genes upregulated in HCV-infected liver cells and to have a wide spectrum of biological proper</w:instrText>
            </w:r>
            <w:r w:rsidR="00836C5B">
              <w:rPr>
                <w:rFonts w:ascii="Times New Roman" w:hAnsi="Times New Roman" w:cs="Times New Roman"/>
                <w:sz w:val="24"/>
                <w:szCs w:val="24"/>
              </w:rPr>
              <w:instrText>ties. By means of IP-RT-PCR, it was demonstrated that both of the mRNA molecules bind to NS5B in the cytoplasm. Interestingly, GAL-1 and RPS4X mRNA can serve as templates for NS5B RdRp, suggesting these RNA molecules are regulated in vivo by NS5B.","conta</w:instrText>
            </w:r>
            <w:r w:rsidR="00836C5B">
              <w:rPr>
                <w:rFonts w:ascii="Times New Roman" w:hAnsi="Times New Roman" w:cs="Times New Roman" w:hint="eastAsia"/>
                <w:sz w:val="24"/>
                <w:szCs w:val="24"/>
              </w:rPr>
              <w:instrText>iner-title":"Virology","DOI":"10.1016/j.virol.2013.11.036","ISSN":"00426822","journalAbbreviation":"Virology","language":"en","page":"13-23","source":"DOI.org (Crossref)","title":"In vitro selection of the 3</w:instrText>
            </w:r>
            <w:r w:rsidR="00836C5B">
              <w:rPr>
                <w:rFonts w:ascii="Times New Roman" w:hAnsi="Times New Roman" w:cs="Times New Roman" w:hint="eastAsia"/>
                <w:sz w:val="24"/>
                <w:szCs w:val="24"/>
              </w:rPr>
              <w:instrText>′</w:instrText>
            </w:r>
            <w:r w:rsidR="00836C5B">
              <w:rPr>
                <w:rFonts w:ascii="Times New Roman" w:hAnsi="Times New Roman" w:cs="Times New Roman" w:hint="eastAsia"/>
                <w:sz w:val="24"/>
                <w:szCs w:val="24"/>
              </w:rPr>
              <w:instrText>-untranslated regions of the human liver mRNA t</w:instrText>
            </w:r>
            <w:r w:rsidR="00836C5B">
              <w:rPr>
                <w:rFonts w:ascii="Times New Roman" w:hAnsi="Times New Roman" w:cs="Times New Roman"/>
                <w:sz w:val="24"/>
                <w:szCs w:val="24"/>
              </w:rPr>
              <w:instrText xml:space="preserve">hat bind to the HCV nonstructural protein 5B","volume":"450-451","author":[{"family":"Yuhashi","given":"Kazuhito"},{"family":"Ohnishi","given":"Shin"},{"family":"Kodama","given":"Tatsuhiko"},{"family":"Koike","given":"Kazuhiko"},{"family":"Kanamori","given":"Hiroshi"}],"issued":{"date-parts":[["2014",2]]}}}],"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2, 3]</w:t>
            </w:r>
            <w:r w:rsidRPr="00801DF5">
              <w:rPr>
                <w:rFonts w:ascii="Times New Roman" w:hAnsi="Times New Roman" w:cs="Times New Roman"/>
                <w:sz w:val="24"/>
                <w:szCs w:val="24"/>
              </w:rPr>
              <w:fldChar w:fldCharType="end"/>
            </w:r>
          </w:p>
        </w:tc>
      </w:tr>
      <w:tr w:rsidR="00D6521C" w:rsidRPr="00801DF5" w:rsidTr="00F717CF">
        <w:trPr>
          <w:trHeight w:val="56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LAP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239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RNA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RAD26</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JR035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DNA repair</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HC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qAytz013","properties":{"formattedCitation":"[4]","plainCitation":"[4]","noteIndex":0},"citationItems":[{"id":526,"uris":["http://zotero.org/users/10795044/items/XL4XPLBV"],"itemData":{"id":526,"type":"article-journal","abstract":"Hepatitis C virus (HCV)-induced hepatic stress is associated with increased oxidative DNA damage and has been implicated in hepatic inflammation. However, HCV infection and replication are uneven and vary among individual hepatocytes. To investigate the effect of the viral load on host DNA damage, we used an Enhanced Yellow Fluorescent Protein gene (EYFP)-tagged HCV virus to distinguish between HCV intracellular high viral load (HVL) cells and low viral load (LVL) cells. The cell sorting efficiency was confirmed by the high expression of the HCV polyprotein. We found DNA damage γ-H2AX foci in the HVL population. Comet assays demonstrated that HVL was related to the extent of the DNA strand breaks. Surprisingly, the DNA qPCR arrays and western blotting showed that the damagerelated genes GPX2, MRE11, phospho-ATM, and OGG1 were significantly up-regulated in LVL cells but inversely down-regulated or consistently expressed in HVL cells. The colony survival assay to examine the repair abilities of these cells in response to irradiation showed that the LVL cells were more resistant to irradiation and had an increased ability to repair radiation-induced damage. This study found that intracellular viral loads drove cellular DNA damage levels but suppressed damage-related gene expression. However, the increase in damage-related gene expression in the LVL cells may be affected by ROS from the HVL cells. These findings provide new insights into the distinct DNA damage and repair responses resulting from different viral loads in HCV-infected cells.","container-title":"PLOS ONE","DOI":"10.1371/journal.pone.0164281","ISSN":"1932-6203","issue":"1","journalAbbreviation":"PLoS ONE","language":"en","page":"e0164281","source":"DOI.org (Crossref)","title":"The paradoxical effects of different hepatitis C viral loads on host DNA damage and repair abilities","volume":"12","author":[{"family":"Wang","given":"Shu-Chi"},{"family":"Lai","given":"Kuan-Ru"},{"family":"Li","given":"Chia-Yang"},{"family":"Chiang","given":"Chi-Shiun"},{"family":"Yu","given":"Guann-Yi"},{"family":"Sakamoto","given":"Naoya"},{"family":"Tu","given":"Wen-Yu"},{"family":"Hsieh","given":"Meng-Hsuan"},{"family":"Huang","given":"Jee-Fu"},{"family":"Chuang","given":"Wan-Long"},{"family":"Dai","given":"Chia-Yen"},{"family":"Yu","given":"Ming-Lung"}],"issued":{"date-parts":[["2017",1,4]]}}}],"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4]</w:t>
            </w:r>
            <w:r w:rsidRPr="00801DF5">
              <w:rPr>
                <w:rFonts w:ascii="Times New Roman" w:hAnsi="Times New Roman" w:cs="Times New Roman"/>
                <w:sz w:val="24"/>
                <w:szCs w:val="24"/>
              </w:rPr>
              <w:fldChar w:fldCharType="end"/>
            </w: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CMR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013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DNA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NSI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026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DNA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TCB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L072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Lipid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TIF4632</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GL049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Translation initiation factor</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ECM3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BR078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aralog: PST1, cell wall organiza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RPN1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LR421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biquitin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CSR2</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030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biquitin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UBP16</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L072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rotein deubiquitina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UBS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BR165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biquitination and nuclear export</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UE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151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rotein catabolic process</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THI12</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332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Thiamine biosynthetic process</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RIM15</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FL033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rotein serine/threonine kin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NO4</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322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Cysteine peptid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DCI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OR180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eroxisomal protei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TBS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yRS3nhzy","properties":{"formattedCitation":"[5]","plainCitation":"[5]","noteIndex":0},"citationItems":[{"id":752,"uris":["http://zotero.org/users/10795044/items/Q4VZ6FP6"],"itemData":{"id":752,"type":"article-journal","abstract":"Rapid evolution of RNA viruses with mRNA-sense genomes is a major concern to health and economic welfare because of the devastating diseases these viruses inflict on humans, animals, and plants. To test whether host genes can affect the evolution of RNA viruses, we used a\n              Saccharomyces cerevisiae\n              single-gene deletion library, which includes ≈80% of yeast genes, in RNA recombination studies based on a small viral replicon RNA derived from tomato bushy stunt virus. The genome-wide screen led to the identification of five host genes whose absence resulted in the rapid generation of new viral RNA recombinants. Thus, these genes normally suppress viral RNA recombination, but in their absence, hosts become viral recombination “hotbeds.” Four of the five suppressor genes are likely involved in RNA degradation, suggesting that RNA degradation could play a role in viral RNA recombination. In contrast, deletion of four other host genes inhibited virus recombination, indicating that these genes normally accelerate the RNA recombination process. A comparison of deletion strains with the lowest and the highest recombination rate revealed that host genes could affect recombinant accumulation by up to 80-fold. Overall, our results demonstrate that a set of host genes have a major effect on RNA virus recombination and evolution.","container-title":"Proceedings of the National Academy of Sciences","DOI":"10.1073/pnas.0504844102","ISSN":"0027-8424, 1091-6490","issue":"30","journalAbbreviation":"Proc. Natl. Acad. Sci. U.S.A.","language":"en","page":"10545-10550","source":"DOI.org (Crossref)","title":"Genome-wide screen identifies host genes affecting viral RNA recombination","volume":"102","author":[{"family":"Serviene","given":"Elena"},{"family":"Shapka","given":"Natalia"},{"family":"Cheng","given":"Chi-Ping"},{"family":"Panavas","given":"Tadas"},{"family":"Phuangrat","given":"Bencharong"},{"family":"Baker","given":"Jannine"},{"family":"Nagy","given":"Peter D."}],"issued":{"date-parts":[["2005",7,26]]}}}],"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5]</w:t>
            </w:r>
            <w:r w:rsidRPr="00801DF5">
              <w:rPr>
                <w:rFonts w:ascii="Times New Roman" w:hAnsi="Times New Roman" w:cs="Times New Roman"/>
                <w:sz w:val="24"/>
                <w:szCs w:val="24"/>
              </w:rPr>
              <w:fldChar w:fldCharType="end"/>
            </w: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EHD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036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3-hydroxyisobutyryl-coa hydrolase</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BCH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237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mall gtpase binding</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IDP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009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NADP+ dehydrogenase</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315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Oxidoreduct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BUD17</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R027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yridoxal kin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FRE7</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OL152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Ferric-chelate reduct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PNC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GL037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Nicotinamid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KTR7</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IL08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Mannosyltransfer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HPA2</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193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N-acetyltransfer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AK3</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051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N-acetyltransfer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L-A, TBS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pqxUQZsv","properties":{"formattedCitation":"[6, 7]","plainCitation":"[6, 7]","noteIndex":0},"citationItems":[{"id":507,"uris":["http://zotero.org/users/10795044/items/R9GBARKD"],"itemData":{"id":507,"type":"article-journal","container-title":"Journal of Biological Chemistry","DOI":"10.1016/S0021-9258(19)88697-0","ISSN":"00219258","issue":"28","journalAbbreviation":"Journal of Biological Chemistry","language":"en","page":"20277-20281","source":"DOI.org (Crossref)","title":"MAK3 encodes an N-acetyltransferase whose modification of the L-A gag NH2 terminus is necessary for virus particle assembly.","volume":"267","author":[{"family":"Tercero","given":"J.C."},{"family":"Wickner","given":"R.B."}],"issued":{"date-parts":[["1992",10]]}}},{"id":490,"uris":["http://zotero.org/users/10795044/items/Y7IMIVEM"],"itemData":{"id":490,"type":"article-journal","abstract":"Viruses are devastating pathogens of humans, animals, and plants. To further our understanding of how viruses use the resources of infected cells, we systematically tested the yeast single-gene-knockout library for the effect of each host gene on the replication of tomato bushy stunt virus (TBSV), a positive-strand RNA virus of plants. The genome-wide screen identified 96 host genes whose absence either reduced or increased the accumulation of the TBSV replicon. The identified genes are involved in the metabolism of nucleic acids, lipids, proteins, and other compounds and in protein targeting/transport. Comparison with published genome-wide screens reveals that the replication of TBSV and brome mosaic virus (BMV), which belongs to a different supergroup among plus-strand RNA viruses, is affected by vastly different yeast genes. Moreover, a set of yeast genes involved in vacuolar targeting of proteins and vesicle-mediated transport both affected replication of the TBSV replicon and enhanced the cytotoxicity of the Parkinson's disease-related α-synuclein when this protein was expressed in yeast. In addition, a set of host genes involved in ubiquitin-dependent protein catabolism affected both TBSV replication and the cytotoxicity of a mutant huntingtin protein, a candidate agent in Huntington's disease. This finding suggests that virus infection and disease-causing proteins might use or alter similar host pathways and may suggest connections between chronic diseases and prior virus infection.","container-title":"Proceedings of the National Academy of Sciences","DOI":"10.1073/pnas.0502604102","ISSN":"0027-8424, 1091-6490","issue":"20","journalAbbreviation":"Proc. Natl. Acad. Sci. U.S.A.","language":"en","page":"7326-7331","source":"DOI.org (Crossref)","title":"Yeast genome-wide screen reveals dissimilar sets of host genes affecting replication of RNA viruses","volume":"102","author":[{"family":"Panavas","given":"Tadas"},{"family":"Serviene","given":"Elena"},{"family":"Brasher","given":"Jeremy"},{"family":"Nagy","given":"Peter D."}],"issued":{"date-parts":[["2005",5,17]]}}}],"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6, 7]</w:t>
            </w:r>
            <w:r w:rsidRPr="00801DF5">
              <w:rPr>
                <w:rFonts w:ascii="Times New Roman" w:hAnsi="Times New Roman" w:cs="Times New Roman"/>
                <w:sz w:val="24"/>
                <w:szCs w:val="24"/>
              </w:rPr>
              <w:fldChar w:fldCharType="end"/>
            </w: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AK10</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EL03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N-acetyltransfer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L-A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0ABzJmg7","properties":{"formattedCitation":"[8]","plainCitation":"[8]","noteIndex":0},"citationItems":[{"id":746,"uris":["http://zotero.org/users/10795044/items/BSBRBCTZ"],"itemData":{"id":746,"type":"article-journal","abstract":"The MAK10 gene is necessary for the propagation of the L-A dsRNA virus of the yeast Saccharomyces cerevisiae. We have isolated MAK10 from selected phage lambda genomic DNA clones that map near MAK10. This gene encodes a 733-amino acid protein with several regions of similarity to T cell receptor alpha-subunit V (variable) regions. We show that MAK10 is essential for optimal growth on nonfermentable carbon sources independent of its effect on L-A. Although loss of L-A by mak10-1 mutants is partially suppressed by loss of the mitochondrial genome, no such suppression of a mak10::URA3 mutation was observed. Using MAK10-lacZ fusions we show that MAK10 is expressed at a very low level and that it is glucose repressed. The highest levels of expression were seen in tup1 and cyc8 mutants, known to be defective in glucose repression. These results suggest that the mitochondrial genome and L-A dsRNA compete for the MAK10 protein.","container-title":"Genetics","DOI":"10.1093/genetics/132.1.87","ISSN":"1943-2631","issue":"1","journalAbbreviation":"Genetics","page":"87-96","title":"MAK10, a glucose-repressible gene necessary for replication of a dsRNA virus of &lt;i&gt;Saccharomyces cerevisiae&lt;/i&gt;, has T cell receptor alpha-subunit motifs.","volume":"132","author":[{"family":"Lee","given":"Y J"},{"family":"Wickner","given":"R B"}],"issued":{"date-parts":[["1992",9,1]]}}}],"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8]</w:t>
            </w:r>
            <w:r w:rsidRPr="00801DF5">
              <w:rPr>
                <w:rFonts w:ascii="Times New Roman" w:hAnsi="Times New Roman" w:cs="Times New Roman"/>
                <w:sz w:val="24"/>
                <w:szCs w:val="24"/>
              </w:rPr>
              <w:fldChar w:fldCharType="end"/>
            </w:r>
          </w:p>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ISN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OR15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IMP 5'-nucleotidase activity</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344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JR037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LL044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OPI8</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KR035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R029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JL107C</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012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LO127</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JR039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RH1</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033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8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039W</w:t>
            </w:r>
          </w:p>
        </w:tc>
        <w:tc>
          <w:tcPr>
            <w:tcW w:w="4203"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 function</w:t>
            </w:r>
          </w:p>
        </w:tc>
        <w:tc>
          <w:tcPr>
            <w:tcW w:w="145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bl>
    <w:p w:rsidR="00D6521C" w:rsidRPr="00801DF5" w:rsidRDefault="00D6521C" w:rsidP="00D6521C">
      <w:pPr>
        <w:pStyle w:val="af2"/>
        <w:spacing w:before="0" w:line="240" w:lineRule="auto"/>
        <w:rPr>
          <w:rFonts w:ascii="Times New Roman" w:eastAsia="Helvetica" w:hAnsi="Times New Roman" w:cs="Times New Roman"/>
        </w:rPr>
      </w:pPr>
    </w:p>
    <w:p w:rsidR="00D6521C" w:rsidRPr="00801DF5" w:rsidRDefault="00D6521C" w:rsidP="00D6521C">
      <w:pPr>
        <w:pStyle w:val="af2"/>
        <w:spacing w:before="0" w:line="240" w:lineRule="auto"/>
        <w:rPr>
          <w:rFonts w:ascii="Times New Roman" w:hAnsi="Times New Roman" w:cs="Times New Roman"/>
        </w:rPr>
      </w:pPr>
      <w:r w:rsidRPr="00801DF5">
        <w:rPr>
          <w:rFonts w:ascii="Times New Roman" w:hAnsi="Times New Roman" w:cs="Times New Roman"/>
        </w:rPr>
        <w:br w:type="page"/>
      </w:r>
    </w:p>
    <w:p w:rsidR="00D6521C" w:rsidRPr="00B5152E" w:rsidRDefault="00235E82" w:rsidP="00D6521C">
      <w:pPr>
        <w:pStyle w:val="af2"/>
        <w:spacing w:before="0" w:line="240" w:lineRule="auto"/>
        <w:rPr>
          <w:rFonts w:ascii="Times New Roman" w:hAnsi="Times New Roman" w:cs="Times New Roman"/>
          <w:b/>
          <w:bCs/>
          <w:color w:val="000000" w:themeColor="text1"/>
        </w:rPr>
      </w:pPr>
      <w:r w:rsidRPr="002D6C77">
        <w:rPr>
          <w:rFonts w:ascii="TimesNewRomanPS" w:hAnsi="TimesNewRomanPS"/>
          <w:b/>
          <w:bCs/>
        </w:rPr>
        <w:lastRenderedPageBreak/>
        <w:t>Supplementary</w:t>
      </w:r>
      <w:r>
        <w:rPr>
          <w:rFonts w:ascii="Times New Roman" w:hAnsi="Times New Roman" w:cs="Times New Roman"/>
          <w:b/>
          <w:bCs/>
          <w:color w:val="000000" w:themeColor="text1"/>
        </w:rPr>
        <w:t xml:space="preserve"> </w:t>
      </w:r>
      <w:r w:rsidR="002D6C77" w:rsidRPr="00B5152E">
        <w:rPr>
          <w:rFonts w:ascii="Times New Roman" w:hAnsi="Times New Roman" w:cs="Times New Roman"/>
          <w:b/>
          <w:bCs/>
          <w:color w:val="000000" w:themeColor="text1"/>
        </w:rPr>
        <w:t>Table 2.</w:t>
      </w:r>
      <w:r w:rsidR="002D6C77" w:rsidRPr="00B5152E">
        <w:rPr>
          <w:rFonts w:ascii="Times New Roman" w:hAnsi="Times New Roman" w:cs="Times New Roman"/>
          <w:color w:val="000000" w:themeColor="text1"/>
        </w:rPr>
        <w:t xml:space="preserve"> </w:t>
      </w:r>
      <w:r w:rsidR="00D6521C" w:rsidRPr="00B5152E">
        <w:rPr>
          <w:rFonts w:ascii="Times New Roman" w:hAnsi="Times New Roman" w:cs="Times New Roman"/>
          <w:color w:val="000000" w:themeColor="text1"/>
        </w:rPr>
        <w:t>Host genes involved in repressing</w:t>
      </w:r>
      <w:r w:rsidR="00B5152E" w:rsidRPr="00B5152E">
        <w:rPr>
          <w:rFonts w:ascii="Times New Roman" w:hAnsi="Times New Roman" w:cs="Times New Roman"/>
          <w:color w:val="000000" w:themeColor="text1"/>
        </w:rPr>
        <w:t xml:space="preserve"> </w:t>
      </w:r>
      <w:r w:rsidR="00D6521C" w:rsidRPr="00B5152E">
        <w:rPr>
          <w:rFonts w:ascii="Times New Roman" w:hAnsi="Times New Roman" w:cs="Times New Roman"/>
          <w:color w:val="000000" w:themeColor="text1"/>
        </w:rPr>
        <w:t>L-A</w:t>
      </w:r>
    </w:p>
    <w:p w:rsidR="00D6521C" w:rsidRPr="00801DF5" w:rsidRDefault="00D6521C" w:rsidP="00D6521C">
      <w:pPr>
        <w:pStyle w:val="af2"/>
        <w:spacing w:before="0" w:line="240" w:lineRule="auto"/>
        <w:rPr>
          <w:rFonts w:ascii="Times New Roman" w:eastAsia="Helvetica" w:hAnsi="Times New Roman" w:cs="Times New Roman"/>
        </w:rPr>
      </w:pPr>
    </w:p>
    <w:tbl>
      <w:tblPr>
        <w:tblStyle w:val="TableNormal1"/>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99"/>
        <w:gridCol w:w="2439"/>
        <w:gridCol w:w="3697"/>
        <w:gridCol w:w="1495"/>
      </w:tblGrid>
      <w:tr w:rsidR="00D6521C" w:rsidRPr="00801DF5" w:rsidTr="00F717CF">
        <w:trPr>
          <w:trHeight w:val="44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Standard name</w:t>
            </w: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Systematic name</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Function</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DB5C33" w:rsidRDefault="00D6521C" w:rsidP="00F717CF">
            <w:pPr>
              <w:pStyle w:val="21"/>
              <w:rPr>
                <w:rFonts w:ascii="Times New Roman" w:hAnsi="Times New Roman" w:cs="Times New Roman"/>
                <w:b/>
                <w:bCs/>
                <w:sz w:val="24"/>
                <w:szCs w:val="24"/>
              </w:rPr>
            </w:pPr>
            <w:r w:rsidRPr="00DB5C33">
              <w:rPr>
                <w:rFonts w:ascii="Times New Roman" w:hAnsi="Times New Roman" w:cs="Times New Roman"/>
                <w:b/>
                <w:bCs/>
                <w:sz w:val="24"/>
                <w:szCs w:val="24"/>
              </w:rPr>
              <w:t>Reference</w:t>
            </w:r>
          </w:p>
        </w:tc>
      </w:tr>
      <w:tr w:rsidR="00D6521C" w:rsidRPr="00801DF5" w:rsidTr="00F717CF">
        <w:trPr>
          <w:trHeight w:val="44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099C</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Carbohydrate metabolism</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KI3</w:t>
            </w: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189W</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3'-5' RNA exonuclease</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L-A, BM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t7zp6mcd","properties":{"formattedCitation":"[7, 9]","plainCitation":"[7, 9]","noteIndex":0},"citationItems":[{"id":722,"uris":["http://zotero.org/users/10795044/items/7IZYHFGF"],"itemData":{"id":722,"type":"article-journal","abstract":"The yeast superkiller (SKI ) genes were originally identified from mutations allowing increased production of killer toxin encoded by M “killer” virus, a satellite of the dsRNA virus L-A. XRN1 (SKI1) encodes a cytoplasmic 59-exoribonuclease responsible for the majority of cytoplasmic RNA turnover, whereas SKI2, SKI3, and SKI8 are required for normal 39degradation of mRNA and for repression of translation of poly(A) minus RNA. Ski2p is a putative RNA helicase, Ski3p is a tetratricopeptide repeat (TPR) protein, and Ski8p contains five WD-40 (beta-transducin) repeats. An xrn1 mutation in combination with a ski2, ski3, or ski8 mutation is lethal, suggesting redundancy of function. Using functional epitopetagged Ski2, Ski3, and Ski8 proteins, we show that Ski2p, Ski3p, and Ski8p can be coimmunoprecipitated as an apparent heterotrimeric complex. With epitope-tagged Ski2p, there was a 1:1:1 stoichiometry of the proteins in the complex. Ski2p did not associate with Ski3p in the absence of Ski8p, nor did Ski2p associate with Ski8p in the absence of Ski3p. However, the Ski3p/Ski8p interaction did not require Ski2p. In addition, ski6-2 or ski4-1 mutations or deletion of SKI7 did not affect complex formation. The identification of a complex composed of Ski2p, Ski3p, and Ski8p explains previous results showing phenotypic similarity between mutations in SKI2, SKI3, and SKI8. Indirect immunofluorescence of Ski3p and subcellular fractionation of Ski2p and Ski3p suggest that Ski2p and Ski3p are cytoplasmic. These data support the idea that Ski2p, Ski3p, and Ski8p function in the cytoplasm in a 39-mRNA degradation pathway.","container-title":"RNA","DOI":"10.1017/S1355838200991787","ISSN":"13558382","issue":"3","journalAbbreviation":"RNA","language":"en","page":"449-457","source":"DOI.org (Crossref)","title":"The yeast antiviral proteins ski2p, ski3p, and ski8p exist as a complex in vivo","volume":"6","author":[{"family":"Brown","given":"Justin T."},{"family":"Bai","given":"Xinxue"},{"family":"Johnson","given":"Arlen W."}],"issued":{"date-parts":[["2000",3]]}}},{"id":490,"uris":["http://zotero.org/users/10795044/items/Y7IMIVEM"],"itemData":{"id":490,"type":"article-journal","abstract":"Viruses are devastating pathogens of humans, animals, and plants. To further our understanding of how viruses use the resources of infected cells, we systematically tested the yeast single-gene-knockout library for the effect of each host gene on the replication of tomato bushy stunt virus (TBSV), a positive-strand RNA virus of plants. The genome-wide screen identified 96 host genes whose absence either reduced or increased the accumulation of the TBSV replicon. The identified genes are involved in the metabolism of nucleic acids, lipids, proteins, and other compounds and in protein targeting/transport. Comparison with published genome-wide screens reveals that the replication of TBSV and brome mosaic virus (BMV), which belongs to a different supergroup among plus-strand RNA viruses, is affected by vastly different yeast genes. Moreover, a set of yeast genes involved in vacuolar targeting of proteins and vesicle-mediated transport both affected replication of the TBSV replicon and enhanced the cytotoxicity of the Parkinson's disease-related α-synuclein when this protein was expressed in yeast. In addition, a set of host genes involved in ubiquitin-dependent protein catabolism affected both TBSV replication and the cytotoxicity of a mutant huntingtin protein, a candidate agent in Huntington's disease. This finding suggests that virus infection and disease-causing proteins might use or alter similar host pathways and may suggest connections between chronic diseases and prior virus infection.","container-title":"Proceedings of the National Academy of Sciences","DOI":"10.1073/pnas.0502604102","ISSN":"0027-8424, 1091-6490","issue":"20","journalAbbreviation":"Proc. Natl. Acad. Sci. U.S.A.","language":"en","page":"7326-7331","source":"DOI.org (Crossref)","title":"Yeast genome-wide screen reveals dissimilar sets of host genes affecting replication of RNA viruses","volume":"102","author":[{"family":"Panavas","given":"Tadas"},{"family":"Serviene","given":"Elena"},{"family":"Brasher","given":"Jeremy"},{"family":"Nagy","given":"Peter D."}],"issued":{"date-parts":[["2005",5,17]]}}}],"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7, 9]</w:t>
            </w:r>
            <w:r w:rsidRPr="00801DF5">
              <w:rPr>
                <w:rFonts w:ascii="Times New Roman" w:hAnsi="Times New Roman" w:cs="Times New Roman"/>
                <w:sz w:val="24"/>
                <w:szCs w:val="24"/>
              </w:rPr>
              <w:fldChar w:fldCharType="end"/>
            </w:r>
          </w:p>
        </w:tc>
      </w:tr>
      <w:tr w:rsidR="00D6521C" w:rsidRPr="00801DF5" w:rsidTr="00F717CF">
        <w:trPr>
          <w:trHeight w:val="56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ET22</w:t>
            </w: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OL064C</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Bisphosphate-3'-nucleotidase; human homolog BPNT1</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BM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9u73EqLF","properties":{"formattedCitation":"[1]","plainCitation":"[1]","noteIndex":0},"citationItems":[{"id":487,"uris":["http://zotero.org/users/10795044/items/EAQTE76Y"],"itemData":{"id":487,"type":"article-journal","abstract":"Positive-strand RNA viruses are the largest virus class and include many pathogens such as hepatitis C virus and the severe acute respiratory syndrome coronavirus (SARS). Brome mosaic virus (BMV) is a representative positive-strand RNA virus whose RNA replication, gene expression, and encapsidation have been reproduced in the yeast\n              Saccharomyces cerevisiae\n              . By using traditional yeast genetics, host genes have been identified that function in controlling BMV translation, selecting BMV RNAs as replication templates, activating the replication complex, maintaining a lipid composition required for membrane-associated RNA replication, and other steps. To more globally and systematically identify such host factors, we used engineered BMV derivatives to assay viral RNA replication in each strain of an ordered, genome-wide set of yeast single-gene deletion mutants. Each deletion strain was transformed to express BMV replicase proteins and a BMV RNA replication template with the capsid gene replaced by a luciferase reporter. Luciferase expression, which is dependent on viral RNA replication and RNA-dependent mRNA synthesis, was measured in intact yeast cells. Approximately 4,500 yeast deletion strains (≈80% of yeast genes) were screened in duplicate and selected strains analyzed further. This functional genomics approach revealed nearly 100 genes whose absence inhibited or stimulated BMV RNA replication and/or gene expression by 3- to &gt;25-fold. Several of these genes were shown previously to function in BMV replication, validating the approach. Newly identified genes include some in RNA, protein, or membrane modification pathways and genes of unknown function. The results further illuminate virus and cell pathways. Further refinement of virus screening likely will reveal contributions from additional host genes.","container-title":"Proceedings of the National Academy of Sciences","DOI":"10.1073/pnas.2536857100","ISSN":"0027-8424, 1091-6490","issue":"26","journalAbbreviation":"Proc. Natl. Acad. Sci. U.S.A.","language":"en","page":"15764-15769","source":"DOI.org (Crossref)","title":"Systematic, genome-wide identification of host genes affecting replication of a positive-strand RNA virus","volume":"100","author":[{"family":"Kushner","given":"David B."},{"family":"Lindenbach","given":"Brett D."},{"family":"Grdzelishvili","given":"Valery Z."},{"family":"Noueiry","given":"Amine O."},{"family":"Paul","given":"Scott M."},{"family":"Ahlquist","given":"Paul"}],"issued":{"date-parts":[["2003",12,23]]}}}],"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1]</w:t>
            </w:r>
            <w:r w:rsidRPr="00801DF5">
              <w:rPr>
                <w:rFonts w:ascii="Times New Roman" w:hAnsi="Times New Roman" w:cs="Times New Roman"/>
                <w:sz w:val="24"/>
                <w:szCs w:val="24"/>
              </w:rPr>
              <w:fldChar w:fldCharType="end"/>
            </w:r>
          </w:p>
        </w:tc>
      </w:tr>
      <w:tr w:rsidR="00D6521C" w:rsidRPr="00801DF5" w:rsidTr="00F717CF">
        <w:trPr>
          <w:trHeight w:val="56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PEX6</w:t>
            </w: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329C</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AAA-peroxins, peroxisome biogenesis</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031W-A</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n</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84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VPS9</w:t>
            </w: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L097C</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Guanine nucleotide exchange factor (GEF) and ubiquitin receptor</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r w:rsidR="00D6521C" w:rsidRPr="00801DF5" w:rsidTr="00F717CF">
        <w:trPr>
          <w:trHeight w:val="447"/>
        </w:trPr>
        <w:tc>
          <w:tcPr>
            <w:tcW w:w="19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rPr>
                <w:i/>
                <w:iCs/>
              </w:rPr>
            </w:pPr>
          </w:p>
        </w:tc>
        <w:tc>
          <w:tcPr>
            <w:tcW w:w="2439"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119W-A</w:t>
            </w:r>
          </w:p>
        </w:tc>
        <w:tc>
          <w:tcPr>
            <w:tcW w:w="3697"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Unknown</w:t>
            </w:r>
          </w:p>
        </w:tc>
        <w:tc>
          <w:tcPr>
            <w:tcW w:w="149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tc>
      </w:tr>
    </w:tbl>
    <w:p w:rsidR="00D6521C" w:rsidRPr="00801DF5" w:rsidRDefault="00D6521C" w:rsidP="00D6521C">
      <w:pPr>
        <w:pStyle w:val="af2"/>
        <w:spacing w:before="0" w:line="240" w:lineRule="auto"/>
        <w:ind w:firstLineChars="200" w:firstLine="480"/>
        <w:rPr>
          <w:rFonts w:ascii="Times New Roman" w:hAnsi="Times New Roman" w:cs="Times New Roman"/>
        </w:rPr>
      </w:pPr>
    </w:p>
    <w:p w:rsidR="00D6521C" w:rsidRPr="00801DF5" w:rsidRDefault="00D6521C" w:rsidP="00D6521C">
      <w:pPr>
        <w:rPr>
          <w:color w:val="000000"/>
          <w14:textOutline w14:w="0" w14:cap="flat" w14:cmpd="sng" w14:algn="ctr">
            <w14:noFill/>
            <w14:prstDash w14:val="solid"/>
            <w14:bevel/>
          </w14:textOutline>
        </w:rPr>
      </w:pPr>
      <w:r w:rsidRPr="00801DF5">
        <w:br w:type="page"/>
      </w:r>
    </w:p>
    <w:p w:rsidR="00D6521C" w:rsidRPr="00801DF5" w:rsidRDefault="00D6521C" w:rsidP="00D6521C">
      <w:pPr>
        <w:pStyle w:val="af2"/>
        <w:spacing w:before="0" w:line="240" w:lineRule="auto"/>
        <w:ind w:firstLineChars="200" w:firstLine="480"/>
        <w:rPr>
          <w:rFonts w:ascii="Times New Roman" w:hAnsi="Times New Roman" w:cs="Times New Roman"/>
        </w:rPr>
      </w:pPr>
    </w:p>
    <w:p w:rsidR="00D6521C" w:rsidRPr="002D6C77" w:rsidRDefault="00235E82" w:rsidP="00D6521C">
      <w:pPr>
        <w:pStyle w:val="af2"/>
        <w:spacing w:before="0" w:line="240" w:lineRule="auto"/>
        <w:rPr>
          <w:rFonts w:ascii="Times New Roman" w:hAnsi="Times New Roman" w:cs="Times New Roman"/>
        </w:rPr>
      </w:pPr>
      <w:r w:rsidRPr="002D6C77">
        <w:rPr>
          <w:rFonts w:ascii="TimesNewRomanPS" w:hAnsi="TimesNewRomanPS"/>
          <w:b/>
          <w:bCs/>
        </w:rPr>
        <w:t>Supplementary</w:t>
      </w:r>
      <w:r w:rsidR="002D6C77" w:rsidRPr="002D6C77">
        <w:rPr>
          <w:rFonts w:ascii="Times New Roman" w:hAnsi="Times New Roman" w:cs="Times New Roman"/>
          <w:b/>
          <w:bCs/>
        </w:rPr>
        <w:t xml:space="preserve"> Table 3.</w:t>
      </w:r>
      <w:r w:rsidR="00D6521C" w:rsidRPr="002D6C77">
        <w:rPr>
          <w:rFonts w:ascii="Times New Roman" w:hAnsi="Times New Roman" w:cs="Times New Roman"/>
          <w:b/>
          <w:bCs/>
          <w:sz w:val="28"/>
          <w:szCs w:val="28"/>
        </w:rPr>
        <w:t xml:space="preserve"> </w:t>
      </w:r>
      <w:r w:rsidR="00D6521C" w:rsidRPr="002D6C77">
        <w:rPr>
          <w:rFonts w:ascii="Times New Roman" w:hAnsi="Times New Roman" w:cs="Times New Roman"/>
        </w:rPr>
        <w:t xml:space="preserve">Host genes identified from the </w:t>
      </w:r>
      <w:r w:rsidR="00D6521C" w:rsidRPr="002D6C77">
        <w:rPr>
          <w:rFonts w:ascii="Times New Roman" w:hAnsi="Times New Roman" w:cs="Times New Roman"/>
          <w:i/>
          <w:iCs/>
        </w:rPr>
        <w:t>ts</w:t>
      </w:r>
      <w:r w:rsidR="00D6521C" w:rsidRPr="002D6C77">
        <w:rPr>
          <w:rFonts w:ascii="Times New Roman" w:hAnsi="Times New Roman" w:cs="Times New Roman"/>
        </w:rPr>
        <w:t>-library involved in maintaining L-A</w:t>
      </w:r>
    </w:p>
    <w:p w:rsidR="00D6521C" w:rsidRPr="00801DF5" w:rsidRDefault="00D6521C" w:rsidP="00D6521C">
      <w:pPr>
        <w:pStyle w:val="af2"/>
        <w:spacing w:before="0" w:line="240" w:lineRule="auto"/>
        <w:rPr>
          <w:rFonts w:ascii="Times New Roman" w:eastAsia="Times New Roman" w:hAnsi="Times New Roman" w:cs="Times New Roman"/>
        </w:rPr>
      </w:pPr>
    </w:p>
    <w:tbl>
      <w:tblPr>
        <w:tblStyle w:val="TableNormal1"/>
        <w:tblW w:w="960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96"/>
        <w:gridCol w:w="1633"/>
        <w:gridCol w:w="5324"/>
        <w:gridCol w:w="1355"/>
      </w:tblGrid>
      <w:tr w:rsidR="00D6521C" w:rsidRPr="00801DF5" w:rsidTr="003F52C1">
        <w:trPr>
          <w:trHeight w:val="56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BC7DC4" w:rsidRDefault="00D6521C" w:rsidP="00F717CF">
            <w:pPr>
              <w:pStyle w:val="21"/>
              <w:rPr>
                <w:rFonts w:ascii="Times New Roman" w:hAnsi="Times New Roman" w:cs="Times New Roman"/>
                <w:b/>
                <w:bCs/>
                <w:sz w:val="24"/>
                <w:szCs w:val="24"/>
              </w:rPr>
            </w:pPr>
            <w:r w:rsidRPr="00BC7DC4">
              <w:rPr>
                <w:rFonts w:ascii="Times New Roman" w:hAnsi="Times New Roman" w:cs="Times New Roman"/>
                <w:b/>
                <w:bCs/>
                <w:sz w:val="24"/>
                <w:szCs w:val="24"/>
              </w:rPr>
              <w:t>Standard name</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BC7DC4" w:rsidRDefault="00D6521C" w:rsidP="00F717CF">
            <w:pPr>
              <w:pStyle w:val="21"/>
              <w:rPr>
                <w:rFonts w:ascii="Times New Roman" w:hAnsi="Times New Roman" w:cs="Times New Roman"/>
                <w:b/>
                <w:bCs/>
                <w:sz w:val="24"/>
                <w:szCs w:val="24"/>
              </w:rPr>
            </w:pPr>
            <w:r w:rsidRPr="00BC7DC4">
              <w:rPr>
                <w:rFonts w:ascii="Times New Roman" w:hAnsi="Times New Roman" w:cs="Times New Roman"/>
                <w:b/>
                <w:bCs/>
                <w:sz w:val="24"/>
                <w:szCs w:val="24"/>
              </w:rPr>
              <w:t>Systematic name</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BC7DC4" w:rsidRDefault="00D6521C" w:rsidP="00F717CF">
            <w:pPr>
              <w:pStyle w:val="21"/>
              <w:rPr>
                <w:rFonts w:ascii="Times New Roman" w:hAnsi="Times New Roman" w:cs="Times New Roman"/>
                <w:b/>
                <w:bCs/>
                <w:sz w:val="24"/>
                <w:szCs w:val="24"/>
              </w:rPr>
            </w:pPr>
            <w:r w:rsidRPr="00BC7DC4">
              <w:rPr>
                <w:rFonts w:ascii="Times New Roman" w:hAnsi="Times New Roman" w:cs="Times New Roman"/>
                <w:b/>
                <w:bCs/>
                <w:sz w:val="24"/>
                <w:szCs w:val="24"/>
              </w:rPr>
              <w:t>Function</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BC7DC4" w:rsidRDefault="00D6521C" w:rsidP="00F717CF">
            <w:pPr>
              <w:pStyle w:val="21"/>
              <w:rPr>
                <w:rFonts w:ascii="Times New Roman" w:hAnsi="Times New Roman" w:cs="Times New Roman"/>
                <w:b/>
                <w:bCs/>
                <w:sz w:val="24"/>
                <w:szCs w:val="24"/>
              </w:rPr>
            </w:pPr>
            <w:r w:rsidRPr="00BC7DC4">
              <w:rPr>
                <w:rFonts w:ascii="Times New Roman" w:hAnsi="Times New Roman" w:cs="Times New Roman"/>
                <w:b/>
                <w:bCs/>
                <w:sz w:val="24"/>
                <w:szCs w:val="24"/>
              </w:rPr>
              <w:t>Reference</w:t>
            </w: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WT</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BY4741</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TLG2</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OL018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T-snare affecting a </w:t>
            </w:r>
            <w:r>
              <w:rPr>
                <w:rFonts w:ascii="Times New Roman" w:hAnsi="Times New Roman" w:cs="Times New Roman"/>
                <w:sz w:val="24"/>
                <w:szCs w:val="24"/>
              </w:rPr>
              <w:t>l</w:t>
            </w:r>
            <w:r w:rsidRPr="00801DF5">
              <w:rPr>
                <w:rFonts w:ascii="Times New Roman" w:hAnsi="Times New Roman" w:cs="Times New Roman"/>
                <w:sz w:val="24"/>
                <w:szCs w:val="24"/>
              </w:rPr>
              <w:t>ate Golgi</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POL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102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ubunit of the DNA polymerase I</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240"/>
              <w:rPr>
                <w:rFonts w:ascii="Times New Roman" w:hAnsi="Times New Roman" w:cs="Times New Roman"/>
                <w:sz w:val="24"/>
                <w:szCs w:val="24"/>
              </w:rPr>
            </w:pPr>
            <w:r w:rsidRPr="00801DF5">
              <w:rPr>
                <w:rFonts w:ascii="Times New Roman" w:hAnsi="Times New Roman" w:cs="Times New Roman"/>
                <w:sz w:val="24"/>
                <w:szCs w:val="24"/>
                <w:shd w:val="clear" w:color="auto" w:fill="FFFFFF"/>
              </w:rPr>
              <w:t xml:space="preserve">TBSV </w:t>
            </w:r>
            <w:r w:rsidRPr="00801DF5">
              <w:rPr>
                <w:rFonts w:ascii="Times New Roman" w:hAnsi="Times New Roman" w:cs="Times New Roman"/>
                <w:sz w:val="24"/>
                <w:szCs w:val="24"/>
                <w:shd w:val="clear" w:color="auto" w:fill="FFFFFF"/>
              </w:rPr>
              <w:fldChar w:fldCharType="begin"/>
            </w:r>
            <w:r w:rsidR="00836C5B">
              <w:rPr>
                <w:rFonts w:ascii="Times New Roman" w:hAnsi="Times New Roman" w:cs="Times New Roman"/>
                <w:sz w:val="24"/>
                <w:szCs w:val="24"/>
                <w:shd w:val="clear" w:color="auto" w:fill="FFFFFF"/>
              </w:rPr>
              <w:instrText xml:space="preserve"> ADDIN ZOTERO_ITEM CSL_CITATION {"citationID":"uQlsAUpk","properties":{"formattedCitation":"[10]","plainCitation":"[10]","noteIndex":0},"citationItems":[{"id":532,"uris":["http://zotero.org/users/10795044/items/EHFM9R7C"],"itemData":{"id":532,"type":"article-journal","abstract":"ABSTRACT\n            \n              RNA recombination is a major process in promoting rapid virus evolution in an infected host. A previous genome-wide screen with the yeast single-gene deletion library of 4,848 strains, representing </w:instrText>
            </w:r>
            <w:r w:rsidR="00836C5B">
              <w:rPr>
                <w:rFonts w:ascii="Times New Roman" w:hAnsi="Times New Roman" w:cs="Times New Roman" w:hint="eastAsia"/>
                <w:sz w:val="24"/>
                <w:szCs w:val="24"/>
                <w:shd w:val="clear" w:color="auto" w:fill="FFFFFF"/>
              </w:rPr>
              <w:instrText>∼</w:instrText>
            </w:r>
            <w:r w:rsidR="00836C5B">
              <w:rPr>
                <w:rFonts w:ascii="Times New Roman" w:hAnsi="Times New Roman" w:cs="Times New Roman"/>
                <w:sz w:val="24"/>
                <w:szCs w:val="24"/>
                <w:shd w:val="clear" w:color="auto" w:fill="FFFFFF"/>
              </w:rPr>
              <w:instrText xml:space="preserve">80% of all genes of yeast, led to the identification of 11 host genes affecting RNA recombination in\n              Tomato bushy stunt virus\n              (TBSV), a small model plant virus (E. Serviene, N. Shapka, C. P. Cheng, T. Panavas, B. Phuangrat, J. Baker, and P. D. Nagy, Proc. Natl. Acad. Sci. USA\n              102:\n              10545-10550, 2005). To further test the role of host genes in viral RNA recombination, in this paper, we extended the screening to 800 essential yeast genes present in the yeast Tet-promoters Hughes Collection (yTHC). In total, we identified 16 new host genes that either increased or decreased the ratio of TBSV recombinants to the nonrecombined TBSV RNA. The identified essential yeast genes are involved in RNA transcription/metabolism, in protein metabolism/transport, or unknown cellular processes. Detailed analysis of the effect of the identified yeast genes revealed that they might affect RNA recombination by altering (i) the ratio of the two viral replication proteins, (ii) the stability of the viral RNA, and/or (iii) the replicability of the recombinant RNAs. Overall, this and previous works firmly establish that a set of essential and nonessential host genes could affect TBSV recombination and evolution.","container-title":"Journal of Virology","DOI":"10.1128/JVI.80.3.1231-1241.2006","ISSN":"0022-538X, 1098-5514","issue":"3","journalAbbreviation":"J Virol","language":"en","page":"1231-1241","source":"DOI.org (Crossref)","title":"Screening of the yeast yTHC collection identifies essential host factors affecting tombusvirus RNA recombination","volume":"80","author":[{"family":"Serviene","given":"Elena"},{"family":"Jiang","given":"Yi"},{"family":"Cheng","given":"Chi-Ping"},{"family":"Baker","given":"Jannine"},{"family":"Nagy","given":"Peter D."}],"issued":{"date-parts":[["2006",2]]}}}],"schema":"https://github.com/citation-style-language/schema/raw/master/csl-citation.json"} </w:instrText>
            </w:r>
            <w:r w:rsidRPr="00801DF5">
              <w:rPr>
                <w:rFonts w:ascii="Times New Roman" w:hAnsi="Times New Roman" w:cs="Times New Roman"/>
                <w:sz w:val="24"/>
                <w:szCs w:val="24"/>
                <w:shd w:val="clear" w:color="auto" w:fill="FFFFFF"/>
              </w:rPr>
              <w:fldChar w:fldCharType="separate"/>
            </w:r>
            <w:r w:rsidR="00836C5B">
              <w:rPr>
                <w:rFonts w:ascii="Times New Roman" w:eastAsiaTheme="minorEastAsia" w:hAnsi="Times New Roman" w:cs="Times New Roman"/>
                <w:sz w:val="24"/>
              </w:rPr>
              <w:t>[10]</w:t>
            </w:r>
            <w:r w:rsidRPr="00801DF5">
              <w:rPr>
                <w:rFonts w:ascii="Times New Roman" w:hAnsi="Times New Roman" w:cs="Times New Roman"/>
                <w:sz w:val="24"/>
                <w:szCs w:val="24"/>
                <w:shd w:val="clear" w:color="auto" w:fill="FFFFFF"/>
              </w:rPr>
              <w:fldChar w:fldCharType="end"/>
            </w: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RC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CL061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Mediator of the </w:t>
            </w:r>
            <w:r>
              <w:rPr>
                <w:rFonts w:ascii="Times New Roman" w:hAnsi="Times New Roman" w:cs="Times New Roman"/>
                <w:sz w:val="24"/>
                <w:szCs w:val="24"/>
              </w:rPr>
              <w:t>r</w:t>
            </w:r>
            <w:r w:rsidRPr="00801DF5">
              <w:rPr>
                <w:rFonts w:ascii="Times New Roman" w:hAnsi="Times New Roman" w:cs="Times New Roman"/>
                <w:sz w:val="24"/>
                <w:szCs w:val="24"/>
              </w:rPr>
              <w:t xml:space="preserve">eplication </w:t>
            </w:r>
            <w:r>
              <w:rPr>
                <w:rFonts w:ascii="Times New Roman" w:hAnsi="Times New Roman" w:cs="Times New Roman"/>
                <w:sz w:val="24"/>
                <w:szCs w:val="24"/>
              </w:rPr>
              <w:t>c</w:t>
            </w:r>
            <w:r w:rsidRPr="00801DF5">
              <w:rPr>
                <w:rFonts w:ascii="Times New Roman" w:hAnsi="Times New Roman" w:cs="Times New Roman"/>
                <w:sz w:val="24"/>
                <w:szCs w:val="24"/>
              </w:rPr>
              <w:t>heckpoint</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LDB19</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OR322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Mating and zygote formation, Ub-ligas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LAT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071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Dihydrolipoyllysine acetyltransferas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OB2</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FL034C-B</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rotein kinase activator involved in cell polarity</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TBS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rCiMyI9Y","properties":{"formattedCitation":"[11]","plainCitation":"[11]","noteIndex":0},"citationItems":[{"id":760,"uris":["http://zotero.org/users/10795044/items/P6BM7GI9"],"itemData":{"id":760,"type":"article-journal","abstract":"RNA viruses exploit host cells by altering cellular pathways, recruiting host factors, remodeling intracellular membranes and escaping host antiviral responses. Model hosts, such as Saccharomyces cerevisiae (yeast), are valuable to identify host factors involved in viral RNA replication. The many advantages of using yeast include the availability of various yeast mutant libraries, such as (i) single gene-deletion library; (ii) the essential gene library (yTHC); and (iii) the yeast ORF over-expression library. Here, we have used a novel temperature-sensitive (ts) mutant library of essential yeast genes to identify 118 host proteins affecting replication of Tomato bushy stunt virus, in yeast model host. Testing 787 ts mutants led to the identi</w:instrText>
            </w:r>
            <w:r w:rsidR="00836C5B">
              <w:rPr>
                <w:rFonts w:ascii="Times New Roman" w:hAnsi="Times New Roman" w:cs="Times New Roman" w:hint="eastAsia"/>
                <w:sz w:val="24"/>
                <w:szCs w:val="24"/>
              </w:rPr>
              <w:instrText>ﬁ</w:instrText>
            </w:r>
            <w:r w:rsidR="00836C5B">
              <w:rPr>
                <w:rFonts w:ascii="Times New Roman" w:hAnsi="Times New Roman" w:cs="Times New Roman"/>
                <w:sz w:val="24"/>
                <w:szCs w:val="24"/>
              </w:rPr>
              <w:instrText>cation of host factors, of which 72 proteins facilitated TBSV replication in yeast and 46 proteins were inhibitory. Altogether, $85% of the identi</w:instrText>
            </w:r>
            <w:r w:rsidR="00836C5B">
              <w:rPr>
                <w:rFonts w:ascii="Times New Roman" w:hAnsi="Times New Roman" w:cs="Times New Roman" w:hint="eastAsia"/>
                <w:sz w:val="24"/>
                <w:szCs w:val="24"/>
              </w:rPr>
              <w:instrText>ﬁ</w:instrText>
            </w:r>
            <w:r w:rsidR="00836C5B">
              <w:rPr>
                <w:rFonts w:ascii="Times New Roman" w:hAnsi="Times New Roman" w:cs="Times New Roman"/>
                <w:sz w:val="24"/>
                <w:szCs w:val="24"/>
              </w:rPr>
              <w:instrText>ed proteins are novel host factors affecting tombusvirus replication. The ts mutant library screen also led to the identi</w:instrText>
            </w:r>
            <w:r w:rsidR="00836C5B">
              <w:rPr>
                <w:rFonts w:ascii="Times New Roman" w:hAnsi="Times New Roman" w:cs="Times New Roman" w:hint="eastAsia"/>
                <w:sz w:val="24"/>
                <w:szCs w:val="24"/>
              </w:rPr>
              <w:instrText>ﬁ</w:instrText>
            </w:r>
            <w:r w:rsidR="00836C5B">
              <w:rPr>
                <w:rFonts w:ascii="Times New Roman" w:hAnsi="Times New Roman" w:cs="Times New Roman"/>
                <w:sz w:val="24"/>
                <w:szCs w:val="24"/>
              </w:rPr>
              <w:instrText>cation of 17 essential genes, which have been documented before, thus con</w:instrText>
            </w:r>
            <w:r w:rsidR="00836C5B">
              <w:rPr>
                <w:rFonts w:ascii="Times New Roman" w:hAnsi="Times New Roman" w:cs="Times New Roman" w:hint="eastAsia"/>
                <w:sz w:val="24"/>
                <w:szCs w:val="24"/>
              </w:rPr>
              <w:instrText>ﬁ</w:instrText>
            </w:r>
            <w:r w:rsidR="00836C5B">
              <w:rPr>
                <w:rFonts w:ascii="Times New Roman" w:hAnsi="Times New Roman" w:cs="Times New Roman"/>
                <w:sz w:val="24"/>
                <w:szCs w:val="24"/>
              </w:rPr>
              <w:instrText>rming the importance of these genomic screens. Overall, we show the power of ts mutant library in identi</w:instrText>
            </w:r>
            <w:r w:rsidR="00836C5B">
              <w:rPr>
                <w:rFonts w:ascii="Times New Roman" w:hAnsi="Times New Roman" w:cs="Times New Roman" w:hint="eastAsia"/>
                <w:sz w:val="24"/>
                <w:szCs w:val="24"/>
              </w:rPr>
              <w:instrText>ﬁ</w:instrText>
            </w:r>
            <w:r w:rsidR="00836C5B">
              <w:rPr>
                <w:rFonts w:ascii="Times New Roman" w:hAnsi="Times New Roman" w:cs="Times New Roman"/>
                <w:sz w:val="24"/>
                <w:szCs w:val="24"/>
              </w:rPr>
              <w:instrText xml:space="preserve">cation of host factors for RNA virus replication.","container-title":"Methods","DOI":"10.1016/j.ymeth.2012.11.001","ISSN":"10462023","issue":"2","journalAbbreviation":"Methods","language":"en","page":"207-216","source":"DOI.org (Crossref)","title":"Yeast screens for host factors in positive-strand RNA virus replication based on a library of temperature-sensitive mutants","volume":"59","author":[{"family":"Nawaz-ul-Rehman","given":"Muhammad Shah"},{"family":"Reddisiva Prasanth","given":"K."},{"family":"Baker","given":"Jannine"},{"family":"Nagy","given":"Peter D."}],"issued":{"date-parts":[["2013",2]]}}}],"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11]</w:t>
            </w:r>
            <w:r w:rsidRPr="00801DF5">
              <w:rPr>
                <w:rFonts w:ascii="Times New Roman" w:hAnsi="Times New Roman" w:cs="Times New Roman"/>
                <w:sz w:val="24"/>
                <w:szCs w:val="24"/>
              </w:rPr>
              <w:fldChar w:fldCharType="end"/>
            </w: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YIP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GR172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Vesicle-mediated transport from EM to the Golgi</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HDA3</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R179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ubunit of HDA1 histone deacetylase complex</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TPM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079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Major isoform of tropomyosin (polarized cell growth)</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AP30</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263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Component of Rpd3L histone deacetylase complex</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RVF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OpUs5M1O","properties":{"formattedCitation":"[12]","plainCitation":"[12]","noteIndex":0},"citationItems":[{"id":881,"uris":["http://zotero.org/users/10795044/items/GTNVF4F9"],"itemData":{"id":881,"type":"article-journal","abstract":"ABSTRACT\n            Rift Valley fever virus (RVFV) is an emerging, highly pathogenic virus; RVFV infection can lead to encephalitis, retinitis, or fatal hepatitis associated with hemorrhagic fever in humans, as well as death, abortions, and fetal deformities in animals. RVFV nonstructural NSs protein, a major factor of the virulence, forms filamentous structures in the nuclei of infected cells. In order to further understand RVFV pathology, we investigated, by chromatin immunoprecipitation, immunofluorescence, fluorescence in situ hybridization, and confocal microscopy, the capacity of NSs to interact with the host genome. Our results demonstrate that even though cellular DNA is predominantly excluded from NSs filaments, NSs interacts with some specific DNA regions of the host genome such as clusters of pericentromeric γ-satellite sequence. Targeting of these sequences by NSs was correlated with the induction of chromosome cohesion and segregation defects in RVFV-infected murine, as well as sheep cells. Using recombinant nonpathogenic virus rZHΔNSs210-230, expressing a NSs protein deleted of its region of interaction with cellular factor SAP30, we showed that the NSs-SAP30 interaction was essential for NSs to target pericentromeric sequences, as well as for induction of chromosome segregation defects. The effect of RVFV upon the inheritance of genetic information is discussed with respect to the pathology associated with fetal deformities and abortions, highlighting the main role played by cellular cofactor SAP30 on the establishment of NSs interactions with host DNA sequences and RVFV pathogenesis.","container-title":"Journal of Virology","DOI":"10.1128/JVI.01165-09","ISSN":"0022-538X, 1098-5514","issue":"2","journalAbbreviation":"J Virol","language":"en","page":"928-939","source":"DOI.org (Crossref)","title":"Nonstructural NSs protein of rift valley fever virus interacts with pericentromeric DNA sequences of the host cell, inducing chromosome cohesion and segregation defects","volume":"84","author":[{"family":"Mansuroglu","given":"Z."},{"family":"Josse","given":"T."},{"family":"Gilleron","given":"J."},{"family":"Billecocq","given":"A."},{"family":"Leger","given":"P."},{"family":"Bouloy","given":"M."},{"family":"Bonnefoy","given":"E."}],"issued":{"date-parts":[["2010",1,15]]}}}],"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12]</w:t>
            </w:r>
            <w:r w:rsidRPr="00801DF5">
              <w:rPr>
                <w:rFonts w:ascii="Times New Roman" w:hAnsi="Times New Roman" w:cs="Times New Roman"/>
                <w:sz w:val="24"/>
                <w:szCs w:val="24"/>
              </w:rPr>
              <w:fldChar w:fldCharType="end"/>
            </w:r>
          </w:p>
        </w:tc>
      </w:tr>
      <w:tr w:rsidR="00D6521C" w:rsidRPr="00801DF5" w:rsidTr="003F52C1">
        <w:trPr>
          <w:trHeight w:val="56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SD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DR293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Translational repressor; involved in polar growth</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320"/>
              <w:rPr>
                <w:rFonts w:ascii="Times New Roman" w:hAnsi="Times New Roman" w:cs="Times New Roman"/>
                <w:sz w:val="24"/>
                <w:szCs w:val="24"/>
              </w:rPr>
            </w:pPr>
          </w:p>
        </w:tc>
      </w:tr>
      <w:tr w:rsidR="00D6521C" w:rsidRPr="00801DF5" w:rsidTr="003F52C1">
        <w:trPr>
          <w:trHeight w:val="56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UR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PL057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ubunit of mannosylinositol phosphorylceramide (MIPC) synthas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 </w:t>
            </w:r>
          </w:p>
        </w:tc>
      </w:tr>
      <w:tr w:rsidR="00D6521C" w:rsidRPr="00801DF5" w:rsidTr="003F52C1">
        <w:trPr>
          <w:trHeight w:val="56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NTF2</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ER009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Ran </w:t>
            </w:r>
            <w:r>
              <w:rPr>
                <w:rFonts w:ascii="Times New Roman" w:hAnsi="Times New Roman" w:cs="Times New Roman"/>
                <w:sz w:val="24"/>
                <w:szCs w:val="24"/>
              </w:rPr>
              <w:t>GTP</w:t>
            </w:r>
            <w:r w:rsidRPr="00801DF5">
              <w:rPr>
                <w:rFonts w:ascii="Times New Roman" w:hAnsi="Times New Roman" w:cs="Times New Roman"/>
                <w:sz w:val="24"/>
                <w:szCs w:val="24"/>
              </w:rPr>
              <w:t>ase binding protein involved in protein import into nucleus</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320"/>
              <w:rPr>
                <w:rFonts w:ascii="Times New Roman" w:hAnsi="Times New Roman" w:cs="Times New Roman"/>
                <w:sz w:val="24"/>
                <w:szCs w:val="24"/>
              </w:rPr>
            </w:pP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rPr>
                <w:i/>
                <w:iCs/>
              </w:rPr>
            </w:pP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GR125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Vacuolar Storage of arginin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56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lastRenderedPageBreak/>
              <w:t>BEM2</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ER155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G</w:t>
            </w:r>
            <w:r>
              <w:rPr>
                <w:rFonts w:ascii="Times New Roman" w:hAnsi="Times New Roman" w:cs="Times New Roman"/>
                <w:sz w:val="24"/>
                <w:szCs w:val="24"/>
              </w:rPr>
              <w:t>TP</w:t>
            </w:r>
            <w:r w:rsidRPr="00801DF5">
              <w:rPr>
                <w:rFonts w:ascii="Times New Roman" w:hAnsi="Times New Roman" w:cs="Times New Roman"/>
                <w:sz w:val="24"/>
                <w:szCs w:val="24"/>
              </w:rPr>
              <w:t>ase activator involved in actin cytoskeleton organization</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URA6</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KL024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Bifunctional adenylate and uridylate kinas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LX9</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GR081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G-Quadruplex </w:t>
            </w:r>
            <w:r>
              <w:rPr>
                <w:rFonts w:ascii="Times New Roman" w:hAnsi="Times New Roman" w:cs="Times New Roman"/>
                <w:sz w:val="24"/>
                <w:szCs w:val="24"/>
              </w:rPr>
              <w:t>b</w:t>
            </w:r>
            <w:r w:rsidRPr="00801DF5">
              <w:rPr>
                <w:rFonts w:ascii="Times New Roman" w:hAnsi="Times New Roman" w:cs="Times New Roman"/>
                <w:sz w:val="24"/>
                <w:szCs w:val="24"/>
              </w:rPr>
              <w:t xml:space="preserve">inding </w:t>
            </w:r>
            <w:r>
              <w:rPr>
                <w:rFonts w:ascii="Times New Roman" w:hAnsi="Times New Roman" w:cs="Times New Roman"/>
                <w:sz w:val="24"/>
                <w:szCs w:val="24"/>
              </w:rPr>
              <w:t>p</w:t>
            </w:r>
            <w:r w:rsidRPr="00801DF5">
              <w:rPr>
                <w:rFonts w:ascii="Times New Roman" w:hAnsi="Times New Roman" w:cs="Times New Roman"/>
                <w:sz w:val="24"/>
                <w:szCs w:val="24"/>
              </w:rPr>
              <w:t>rotein, pre-r</w:t>
            </w:r>
            <w:r>
              <w:rPr>
                <w:rFonts w:ascii="Times New Roman" w:hAnsi="Times New Roman" w:cs="Times New Roman"/>
                <w:sz w:val="24"/>
                <w:szCs w:val="24"/>
              </w:rPr>
              <w:t>RNA</w:t>
            </w:r>
            <w:r w:rsidRPr="00801DF5">
              <w:rPr>
                <w:rFonts w:ascii="Times New Roman" w:hAnsi="Times New Roman" w:cs="Times New Roman"/>
                <w:sz w:val="24"/>
                <w:szCs w:val="24"/>
              </w:rPr>
              <w:t xml:space="preserve"> processing</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IES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FL013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ubunit of the INO80 chromatin remodeling complex</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HDA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NL021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ubunit of the HDA1 histone deacetylase complex</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ATP10</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LR393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ATP synthas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ARC19</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KL013C</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Actin cortical patch organization</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MOB2</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FL034C-B</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Protein kinase activator involved in cell polarity</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RCO1</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MR075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Component of the Rpd3S histone deacetylase complex</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UBA4</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HR111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ulfurtransferase and adenylyltransferase</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BM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creXJEyW","properties":{"formattedCitation":"[1]","plainCitation":"[1]","noteIndex":0},"citationItems":[{"id":487,"uris":["http://zotero.org/users/10795044/items/EAQTE76Y"],"itemData":{"id":487,"type":"article-journal","abstract":"Positive-strand RNA viruses are the largest virus class and include many pathogens such as hepatitis C virus and the severe acute respiratory syndrome coronavirus (SARS). Brome mosaic virus (BMV) is a representative positive-strand RNA virus whose RNA replication, gene expression, and encapsidation have been reproduced in the yeast\n              Saccharomyces cerevisiae\n              . By using traditional yeast genetics, host genes have been identified that function in controlling BMV translation, selecting BMV RNAs as replication templates, activating the replication complex, maintaining a lipid composition required for membrane-associated RNA replication, and other steps. To more globally and systematically identify such host factors, we used engineered BMV derivatives to assay viral RNA replication in each strain of an ordered, genome-wide set of yeast single-gene deletion mutants. Each deletion strain was transformed to express BMV replicase proteins and a BMV RNA replication template with the capsid gene replaced by a luciferase reporter. Luciferase expression, which is dependent on viral RNA replication and RNA-dependent mRNA synthesis, was measured in intact yeast cells. Approximately 4,500 yeast deletion strains (≈80% of yeast genes) were screened in duplicate and selected strains analyzed further. This functional genomics approach revealed nearly 100 genes whose absence inhibited or stimulated BMV RNA replication and/or gene expression by 3- to &gt;25-fold. Several of these genes were shown previously to function in BMV replication, validating the approach. Newly identified genes include some in RNA, protein, or membrane modification pathways and genes of unknown function. The results further illuminate virus and cell pathways. Further refinement of virus screening likely will reveal contributions from additional host genes.","container-title":"Proceedings of the National Academy of Sciences","DOI":"10.1073/pnas.2536857100","ISSN":"0027-8424, 1091-6490","issue":"26","journalAbbreviation":"Proc. Natl. Acad. Sci. U.S.A.","language":"en","page":"15764-15769","source":"DOI.org (Crossref)","title":"Systematic, genome-wide identification of host genes affecting replication of a positive-strand RNA virus","volume":"100","author":[{"family":"Kushner","given":"David B."},{"family":"Lindenbach","given":"Brett D."},{"family":"Grdzelishvili","given":"Valery Z."},{"family":"Noueiry","given":"Amine O."},{"family":"Paul","given":"Scott M."},{"family":"Ahlquist","given":"Paul"}],"issued":{"date-parts":[["2003",12,23]]}}}],"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1]</w:t>
            </w:r>
            <w:r w:rsidRPr="00801DF5">
              <w:rPr>
                <w:rFonts w:ascii="Times New Roman" w:hAnsi="Times New Roman" w:cs="Times New Roman"/>
                <w:sz w:val="24"/>
                <w:szCs w:val="24"/>
              </w:rPr>
              <w:fldChar w:fldCharType="end"/>
            </w:r>
          </w:p>
        </w:tc>
      </w:tr>
      <w:tr w:rsidR="00D6521C" w:rsidRPr="00801DF5" w:rsidTr="003F52C1">
        <w:trPr>
          <w:trHeight w:val="287"/>
        </w:trPr>
        <w:tc>
          <w:tcPr>
            <w:tcW w:w="12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i/>
                <w:iCs/>
                <w:sz w:val="24"/>
                <w:szCs w:val="24"/>
              </w:rPr>
            </w:pPr>
            <w:r w:rsidRPr="00801DF5">
              <w:rPr>
                <w:rFonts w:ascii="Times New Roman" w:hAnsi="Times New Roman" w:cs="Times New Roman"/>
                <w:i/>
                <w:iCs/>
                <w:sz w:val="24"/>
                <w:szCs w:val="24"/>
              </w:rPr>
              <w:t>SNF4</w:t>
            </w:r>
          </w:p>
        </w:tc>
        <w:tc>
          <w:tcPr>
            <w:tcW w:w="16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YGL115W</w:t>
            </w:r>
          </w:p>
        </w:tc>
        <w:tc>
          <w:tcPr>
            <w:tcW w:w="532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Sporulation, and peroxisome biogenesis</w:t>
            </w:r>
          </w:p>
        </w:tc>
        <w:tc>
          <w:tcPr>
            <w:tcW w:w="135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sz w:val="24"/>
                <w:szCs w:val="24"/>
              </w:rPr>
              <w:t xml:space="preserve">TBSV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wgeVjU2T","properties":{"formattedCitation":"[7]","plainCitation":"[7]","noteIndex":0},"citationItems":[{"id":490,"uris":["http://zotero.org/users/10795044/items/Y7IMIVEM"],"itemData":{"id":490,"type":"article-journal","abstract":"Viruses are devastating pathogens of humans, animals, and plants. To further our understanding of how viruses use the resources of infected cells, we systematically tested the yeast single-gene-knockout library for the effect of each host gene on the replication of tomato bushy stunt virus (TBSV), a positive-strand RNA virus of plants. The genome-wide screen identified 96 host genes whose absence either reduced or increased the accumulation of the TBSV replicon. The identified genes are involved in the metabolism of nucleic acids, lipids, proteins, and other compounds and in protein targeting/transport. Comparison with published genome-wide screens reveals that the replication of TBSV and brome mosaic virus (BMV), which belongs to a different supergroup among plus-strand RNA viruses, is affected by vastly different yeast genes. Moreover, a set of yeast genes involved in vacuolar targeting of proteins and vesicle-mediated transport both affected replication of the TBSV replicon and enhanced the cytotoxicity of the Parkinson's disease-related α-synuclein when this protein was expressed in yeast. In addition, a set of host genes involved in ubiquitin-dependent protein catabolism affected both TBSV replication and the cytotoxicity of a mutant huntingtin protein, a candidate agent in Huntington's disease. This finding suggests that virus infection and disease-causing proteins might use or alter similar host pathways and may suggest connections between chronic diseases and prior virus infection.","container-title":"Proceedings of the National Academy of Sciences","DOI":"10.1073/pnas.0502604102","ISSN":"0027-8424, 1091-6490","issue":"20","journalAbbreviation":"Proc. Natl. Acad. Sci. U.S.A.","language":"en","page":"7326-7331","source":"DOI.org (Crossref)","title":"Yeast genome-wide screen reveals dissimilar sets of host genes affecting replication of RNA viruses","volume":"102","author":[{"family":"Panavas","given":"Tadas"},{"family":"Serviene","given":"Elena"},{"family":"Brasher","given":"Jeremy"},{"family":"Nagy","given":"Peter D."}],"issued":{"date-parts":[["2005",5,17]]}}}],"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7]</w:t>
            </w:r>
            <w:r w:rsidRPr="00801DF5">
              <w:rPr>
                <w:rFonts w:ascii="Times New Roman" w:hAnsi="Times New Roman" w:cs="Times New Roman"/>
                <w:sz w:val="24"/>
                <w:szCs w:val="24"/>
              </w:rPr>
              <w:fldChar w:fldCharType="end"/>
            </w:r>
          </w:p>
        </w:tc>
      </w:tr>
    </w:tbl>
    <w:p w:rsidR="00D6521C" w:rsidRPr="00801DF5" w:rsidRDefault="00D6521C" w:rsidP="00D6521C">
      <w:pPr>
        <w:pStyle w:val="af2"/>
        <w:spacing w:before="0" w:line="240" w:lineRule="auto"/>
        <w:rPr>
          <w:rFonts w:ascii="Times New Roman" w:hAnsi="Times New Roman" w:cs="Times New Roman"/>
        </w:rPr>
      </w:pPr>
    </w:p>
    <w:p w:rsidR="00D6521C" w:rsidRPr="00801DF5" w:rsidRDefault="00D6521C" w:rsidP="00D6521C">
      <w:pPr>
        <w:rPr>
          <w:color w:val="000000"/>
          <w14:textOutline w14:w="0" w14:cap="flat" w14:cmpd="sng" w14:algn="ctr">
            <w14:noFill/>
            <w14:prstDash w14:val="solid"/>
            <w14:bevel/>
          </w14:textOutline>
        </w:rPr>
      </w:pPr>
      <w:r w:rsidRPr="00801DF5">
        <w:br w:type="page"/>
      </w:r>
    </w:p>
    <w:p w:rsidR="00D6521C" w:rsidRPr="002D6C77" w:rsidRDefault="002D6C77" w:rsidP="00D6521C">
      <w:pPr>
        <w:pStyle w:val="af2"/>
        <w:spacing w:before="0" w:line="240" w:lineRule="auto"/>
        <w:rPr>
          <w:rFonts w:ascii="Times New Roman" w:eastAsia="Times New Roman" w:hAnsi="Times New Roman" w:cs="Times New Roman"/>
        </w:rPr>
      </w:pPr>
      <w:r w:rsidRPr="002D6C77">
        <w:rPr>
          <w:rFonts w:ascii="TimesNewRomanPS" w:hAnsi="TimesNewRomanPS"/>
          <w:b/>
          <w:bCs/>
        </w:rPr>
        <w:lastRenderedPageBreak/>
        <w:t xml:space="preserve">Supplementary Table 4. </w:t>
      </w:r>
      <w:r w:rsidR="00D6521C" w:rsidRPr="002D6C77">
        <w:rPr>
          <w:rFonts w:ascii="Times New Roman" w:hAnsi="Times New Roman" w:cs="Times New Roman"/>
        </w:rPr>
        <w:t xml:space="preserve">Host genes identified from the </w:t>
      </w:r>
      <w:r w:rsidR="00D6521C" w:rsidRPr="002D6C77">
        <w:rPr>
          <w:rFonts w:ascii="Times New Roman" w:hAnsi="Times New Roman" w:cs="Times New Roman"/>
          <w:i/>
          <w:iCs/>
        </w:rPr>
        <w:t>ts</w:t>
      </w:r>
      <w:r w:rsidR="00D6521C" w:rsidRPr="002D6C77">
        <w:rPr>
          <w:rFonts w:ascii="Times New Roman" w:hAnsi="Times New Roman" w:cs="Times New Roman"/>
        </w:rPr>
        <w:t>-library involved in suppress</w:t>
      </w:r>
      <w:r w:rsidR="00B5152E">
        <w:rPr>
          <w:rFonts w:ascii="Times New Roman" w:hAnsi="Times New Roman" w:cs="Times New Roman"/>
        </w:rPr>
        <w:t>ing</w:t>
      </w:r>
      <w:r w:rsidR="00D6521C" w:rsidRPr="002D6C77">
        <w:rPr>
          <w:rFonts w:ascii="Times New Roman" w:hAnsi="Times New Roman" w:cs="Times New Roman"/>
        </w:rPr>
        <w:t xml:space="preserve"> L-A</w:t>
      </w:r>
    </w:p>
    <w:p w:rsidR="00D6521C" w:rsidRPr="00801DF5" w:rsidRDefault="00D6521C" w:rsidP="00D6521C">
      <w:pPr>
        <w:pStyle w:val="af2"/>
        <w:spacing w:before="0" w:line="240" w:lineRule="auto"/>
        <w:rPr>
          <w:rFonts w:ascii="Times New Roman" w:eastAsia="Times New Roman" w:hAnsi="Times New Roman" w:cs="Times New Roman"/>
        </w:rPr>
      </w:pPr>
    </w:p>
    <w:tbl>
      <w:tblPr>
        <w:tblStyle w:val="TableNormal1"/>
        <w:tblW w:w="963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21"/>
        <w:gridCol w:w="1602"/>
        <w:gridCol w:w="5274"/>
        <w:gridCol w:w="1441"/>
      </w:tblGrid>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0D647C" w:rsidRDefault="00D6521C" w:rsidP="00F717CF">
            <w:pPr>
              <w:pStyle w:val="21"/>
              <w:rPr>
                <w:rFonts w:ascii="Times New Roman" w:hAnsi="Times New Roman" w:cs="Times New Roman"/>
                <w:b/>
                <w:bCs/>
                <w:sz w:val="24"/>
                <w:szCs w:val="24"/>
              </w:rPr>
            </w:pPr>
            <w:r w:rsidRPr="000D647C">
              <w:rPr>
                <w:rFonts w:ascii="Times New Roman" w:hAnsi="Times New Roman" w:cs="Times New Roman"/>
                <w:b/>
                <w:bCs/>
                <w:sz w:val="24"/>
                <w:szCs w:val="24"/>
              </w:rPr>
              <w:t>Standard name</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0D647C" w:rsidRDefault="00D6521C" w:rsidP="00F717CF">
            <w:pPr>
              <w:pStyle w:val="21"/>
              <w:rPr>
                <w:rFonts w:ascii="Times New Roman" w:hAnsi="Times New Roman" w:cs="Times New Roman"/>
                <w:b/>
                <w:bCs/>
                <w:sz w:val="24"/>
                <w:szCs w:val="24"/>
              </w:rPr>
            </w:pPr>
            <w:r w:rsidRPr="000D647C">
              <w:rPr>
                <w:rFonts w:ascii="Times New Roman" w:hAnsi="Times New Roman" w:cs="Times New Roman"/>
                <w:b/>
                <w:bCs/>
                <w:sz w:val="24"/>
                <w:szCs w:val="24"/>
              </w:rPr>
              <w:t>Systematic name</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0D647C" w:rsidRDefault="00D6521C" w:rsidP="00F717CF">
            <w:pPr>
              <w:pStyle w:val="21"/>
              <w:rPr>
                <w:rFonts w:ascii="Times New Roman" w:hAnsi="Times New Roman" w:cs="Times New Roman"/>
                <w:b/>
                <w:bCs/>
                <w:sz w:val="24"/>
                <w:szCs w:val="24"/>
              </w:rPr>
            </w:pPr>
            <w:r w:rsidRPr="000D647C">
              <w:rPr>
                <w:rFonts w:ascii="Times New Roman" w:hAnsi="Times New Roman" w:cs="Times New Roman"/>
                <w:b/>
                <w:bCs/>
                <w:sz w:val="24"/>
                <w:szCs w:val="24"/>
              </w:rPr>
              <w:t>Function</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0D647C" w:rsidRDefault="00D6521C" w:rsidP="00F717CF">
            <w:pPr>
              <w:pStyle w:val="21"/>
              <w:rPr>
                <w:rFonts w:ascii="Times New Roman" w:hAnsi="Times New Roman" w:cs="Times New Roman"/>
                <w:b/>
                <w:bCs/>
                <w:sz w:val="24"/>
                <w:szCs w:val="24"/>
              </w:rPr>
            </w:pPr>
            <w:r w:rsidRPr="000D647C">
              <w:rPr>
                <w:rFonts w:ascii="Times New Roman" w:hAnsi="Times New Roman" w:cs="Times New Roman"/>
                <w:b/>
                <w:bCs/>
                <w:sz w:val="24"/>
                <w:szCs w:val="24"/>
              </w:rPr>
              <w:t>Reference</w:t>
            </w:r>
          </w:p>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CDC28</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BR160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Cyclin-dependent kinase (CDK), regulator of mitotic and meiotic cell cycles</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RPT4</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OR259C</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Proteasome regulatory particle assembly</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240"/>
              <w:rPr>
                <w:rFonts w:ascii="Times New Roman" w:hAnsi="Times New Roman" w:cs="Times New Roman"/>
                <w:sz w:val="24"/>
                <w:szCs w:val="24"/>
              </w:rPr>
            </w:pPr>
            <w:r w:rsidRPr="00801DF5">
              <w:rPr>
                <w:rFonts w:ascii="Times New Roman" w:hAnsi="Times New Roman" w:cs="Times New Roman"/>
                <w:sz w:val="24"/>
                <w:szCs w:val="24"/>
                <w:shd w:val="clear" w:color="auto" w:fill="FFFFFF"/>
              </w:rPr>
              <w:t xml:space="preserve">TBSV </w:t>
            </w:r>
            <w:r w:rsidRPr="00801DF5">
              <w:rPr>
                <w:rFonts w:ascii="Times New Roman" w:hAnsi="Times New Roman" w:cs="Times New Roman"/>
                <w:sz w:val="24"/>
                <w:szCs w:val="24"/>
                <w:shd w:val="clear" w:color="auto" w:fill="FFFFFF"/>
              </w:rPr>
              <w:fldChar w:fldCharType="begin"/>
            </w:r>
            <w:r w:rsidR="00836C5B">
              <w:rPr>
                <w:rFonts w:ascii="Times New Roman" w:hAnsi="Times New Roman" w:cs="Times New Roman"/>
                <w:sz w:val="24"/>
                <w:szCs w:val="24"/>
                <w:shd w:val="clear" w:color="auto" w:fill="FFFFFF"/>
              </w:rPr>
              <w:instrText xml:space="preserve"> ADDIN ZOTERO_ITEM CSL_CITATION {"citationID":"4xWpyzAB","properties":{"formattedCitation":"[10]","plainCitation":"[10]","noteIndex":0},"citationItems":[{"id":532,"uris":["http://zotero.org/users/10795044/items/EHFM9R7C"],"itemData":{"id":532,"type":"article-journal","abstract":"ABSTRACT\n            \n              RNA recombination is a major process in promoting rapid virus evolution in an infected host. A previous genome-wide screen with the yeast single-gene deletion library of 4,848 strains, representing </w:instrText>
            </w:r>
            <w:r w:rsidR="00836C5B">
              <w:rPr>
                <w:rFonts w:ascii="Times New Roman" w:hAnsi="Times New Roman" w:cs="Times New Roman" w:hint="eastAsia"/>
                <w:sz w:val="24"/>
                <w:szCs w:val="24"/>
                <w:shd w:val="clear" w:color="auto" w:fill="FFFFFF"/>
              </w:rPr>
              <w:instrText>∼</w:instrText>
            </w:r>
            <w:r w:rsidR="00836C5B">
              <w:rPr>
                <w:rFonts w:ascii="Times New Roman" w:hAnsi="Times New Roman" w:cs="Times New Roman"/>
                <w:sz w:val="24"/>
                <w:szCs w:val="24"/>
                <w:shd w:val="clear" w:color="auto" w:fill="FFFFFF"/>
              </w:rPr>
              <w:instrText xml:space="preserve">80% of all genes of yeast, led to the identification of 11 host genes affecting RNA recombination in\n              Tomato bushy stunt virus\n              (TBSV), a small model plant virus (E. Serviene, N. Shapka, C. P. Cheng, T. Panavas, B. Phuangrat, J. Baker, and P. D. Nagy, Proc. Natl. Acad. Sci. USA\n              102:\n              10545-10550, 2005). To further test the role of host genes in viral RNA recombination, in this paper, we extended the screening to 800 essential yeast genes present in the yeast Tet-promoters Hughes Collection (yTHC). In total, we identified 16 new host genes that either increased or decreased the ratio of TBSV recombinants to the nonrecombined TBSV RNA. The identified essential yeast genes are involved in RNA transcription/metabolism, in protein metabolism/transport, or unknown cellular processes. Detailed analysis of the effect of the identified yeast genes revealed that they might affect RNA recombination by altering (i) the ratio of the two viral replication proteins, (ii) the stability of the viral RNA, and/or (iii) the replicability of the recombinant RNAs. Overall, this and previous works firmly establish that a set of essential and nonessential host genes could affect TBSV recombination and evolution.","container-title":"Journal of Virology","DOI":"10.1128/JVI.80.3.1231-1241.2006","ISSN":"0022-538X, 1098-5514","issue":"3","journalAbbreviation":"J Virol","language":"en","page":"1231-1241","source":"DOI.org (Crossref)","title":"Screening of the yeast yTHC collection identifies essential host factors affecting tombusvirus RNA recombination","volume":"80","author":[{"family":"Serviene","given":"Elena"},{"family":"Jiang","given":"Yi"},{"family":"Cheng","given":"Chi-Ping"},{"family":"Baker","given":"Jannine"},{"family":"Nagy","given":"Peter D."}],"issued":{"date-parts":[["2006",2]]}}}],"schema":"https://github.com/citation-style-language/schema/raw/master/csl-citation.json"} </w:instrText>
            </w:r>
            <w:r w:rsidRPr="00801DF5">
              <w:rPr>
                <w:rFonts w:ascii="Times New Roman" w:hAnsi="Times New Roman" w:cs="Times New Roman"/>
                <w:sz w:val="24"/>
                <w:szCs w:val="24"/>
                <w:shd w:val="clear" w:color="auto" w:fill="FFFFFF"/>
              </w:rPr>
              <w:fldChar w:fldCharType="separate"/>
            </w:r>
            <w:r w:rsidR="00836C5B">
              <w:rPr>
                <w:rFonts w:ascii="Times New Roman" w:eastAsiaTheme="minorEastAsia" w:hAnsi="Times New Roman" w:cs="Times New Roman"/>
                <w:sz w:val="24"/>
              </w:rPr>
              <w:t>[10]</w:t>
            </w:r>
            <w:r w:rsidRPr="00801DF5">
              <w:rPr>
                <w:rFonts w:ascii="Times New Roman" w:hAnsi="Times New Roman" w:cs="Times New Roman"/>
                <w:sz w:val="24"/>
                <w:szCs w:val="24"/>
                <w:shd w:val="clear" w:color="auto" w:fill="FFFFFF"/>
              </w:rPr>
              <w:fldChar w:fldCharType="end"/>
            </w:r>
          </w:p>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PRP4</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PR178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Splicing factor</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262626"/>
                <w:sz w:val="24"/>
                <w:szCs w:val="24"/>
              </w:rPr>
              <w:t xml:space="preserve">HIV </w:t>
            </w:r>
            <w:r w:rsidRPr="00801DF5">
              <w:rPr>
                <w:rFonts w:ascii="Times New Roman" w:hAnsi="Times New Roman" w:cs="Times New Roman"/>
                <w:color w:val="262626"/>
                <w:sz w:val="24"/>
                <w:szCs w:val="24"/>
              </w:rPr>
              <w:fldChar w:fldCharType="begin"/>
            </w:r>
            <w:r w:rsidR="00836C5B">
              <w:rPr>
                <w:rFonts w:ascii="Times New Roman" w:hAnsi="Times New Roman" w:cs="Times New Roman"/>
                <w:color w:val="262626"/>
                <w:sz w:val="24"/>
                <w:szCs w:val="24"/>
              </w:rPr>
              <w:instrText xml:space="preserve"> ADDIN ZOTERO_ITEM CSL_CITATION {"citationID":"mq4uockY","properties":{"formattedCitation":"[13]","plainCitation":"[13]","noteIndex":0},"citationItems":[{"id":887,"uris":["http://zotero.org/users/10795044/items/LLHS46NA"],"itemData":{"id":887,"type":"article-journal","abstract":"ABSTRACT\n            Using a yeast two-hybrid screen of a T-cell cDNA library to identify cellular proteins that bind to the human immunodeficiency virus type 2 (HIV-2) Gag polyprotein, we identified PRP4, a serine-threonine protein kinase. Specific interaction of PRP4 and HIV-2 Gag was confirmed in in vitro and in vivo assays. The interacting region of HIV-2 Gag is located in the conserved matrix and capsid domains, while both the RS (arginine-serine-rich) domain and the KS (kinase) domain of PRP4 are able to bind to HIV-2 Gag. PRP4 is not incorporated into virus particles. HIV-2 Gag is able to inhibit PRP4-mediated phosphorylation of the splicing factor SF2. This is also observed with Gag from simian immunodeficiency virus, a closely related virus, but not with Gag from human T-cell lymphotropic virus type 1. Our results provide evidence for a novel interaction between Gag and a cellular protein kinase involved in the control of constitutive splicing in two closely related retroviruses. We hypothesize that as Gag accumulates in the cell, down regulation of splicing occurs through reduced phosphorylation of SF2. At late stages of infection, this interaction may replace the function of the early viral regulatory protein Rev.","container-title":"Journal of Virology","DOI":"10.1128/JVI.78.20.11303-11312.2004","ISSN":"0022-538X, 1098-5514","issue":"20","journalAbbreviation":"J Virol","language":"en","page":"11303-11312","source":"DOI.org (Crossref)","title":"Human immunodeficiency virus type 2 gag interacts specifically with PRP4, a serine-threonine kinase, and inhibits phosphorylation of splicing factor SF2","volume":"78","author":[{"family":"Bennett","given":"Erin M."},{"family":"Lever","given":"Andrew M. L."},{"family":"Allen","given":"Jane F."}],"issued":{"date-parts":[["2004",10,15]]}}}],"schema":"https://github.com/citation-style-language/schema/raw/master/csl-citation.json"} </w:instrText>
            </w:r>
            <w:r w:rsidRPr="00801DF5">
              <w:rPr>
                <w:rFonts w:ascii="Times New Roman" w:hAnsi="Times New Roman" w:cs="Times New Roman"/>
                <w:color w:val="262626"/>
                <w:sz w:val="24"/>
                <w:szCs w:val="24"/>
              </w:rPr>
              <w:fldChar w:fldCharType="separate"/>
            </w:r>
            <w:r w:rsidR="00836C5B">
              <w:rPr>
                <w:rFonts w:ascii="Times New Roman" w:eastAsiaTheme="minorEastAsia" w:hAnsi="Times New Roman" w:cs="Times New Roman"/>
                <w:sz w:val="24"/>
              </w:rPr>
              <w:t>[13]</w:t>
            </w:r>
            <w:r w:rsidRPr="00801DF5">
              <w:rPr>
                <w:rFonts w:ascii="Times New Roman" w:hAnsi="Times New Roman" w:cs="Times New Roman"/>
                <w:color w:val="262626"/>
                <w:sz w:val="24"/>
                <w:szCs w:val="24"/>
              </w:rPr>
              <w:fldChar w:fldCharType="end"/>
            </w:r>
            <w:r w:rsidRPr="00801DF5">
              <w:rPr>
                <w:rFonts w:ascii="Times New Roman" w:hAnsi="Times New Roman" w:cs="Times New Roman"/>
                <w:color w:val="262626"/>
                <w:sz w:val="24"/>
                <w:szCs w:val="24"/>
              </w:rPr>
              <w:t xml:space="preserve"> </w:t>
            </w:r>
          </w:p>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TAF4</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MR005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TFIID subunit, RNA polymerase II transcription initiation</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360"/>
              <w:rPr>
                <w:rFonts w:ascii="Times New Roman" w:hAnsi="Times New Roman" w:cs="Times New Roman"/>
                <w:sz w:val="24"/>
                <w:szCs w:val="24"/>
              </w:rPr>
            </w:pPr>
            <w:r w:rsidRPr="00801DF5">
              <w:rPr>
                <w:rFonts w:ascii="Times New Roman" w:hAnsi="Times New Roman" w:cs="Times New Roman"/>
                <w:color w:val="181818"/>
                <w:sz w:val="24"/>
                <w:szCs w:val="24"/>
              </w:rPr>
              <w:t xml:space="preserve">Epstein-Barr virus </w:t>
            </w:r>
            <w:r w:rsidRPr="00801DF5">
              <w:rPr>
                <w:rFonts w:ascii="Times New Roman" w:hAnsi="Times New Roman" w:cs="Times New Roman"/>
                <w:color w:val="181818"/>
                <w:sz w:val="24"/>
                <w:szCs w:val="24"/>
              </w:rPr>
              <w:fldChar w:fldCharType="begin"/>
            </w:r>
            <w:r w:rsidR="00836C5B">
              <w:rPr>
                <w:rFonts w:ascii="Times New Roman" w:hAnsi="Times New Roman" w:cs="Times New Roman"/>
                <w:color w:val="181818"/>
                <w:sz w:val="24"/>
                <w:szCs w:val="24"/>
              </w:rPr>
              <w:instrText xml:space="preserve"> ADDIN ZOTERO_ITEM CSL_CITATION {"citationID":"FMB5PkHr","properties":{"formattedCitation":"[14]","plainCitation":"[14]","noteIndex":0},"citationItems":[{"id":894,"uris":["http://zotero.org/users/10795044/items/F4S8F7HV"],"itemData":{"id":894,"type":"article-journal","abstract":"Epstein-Barr virus (EBV) expresses an immediate-early protein, Rta, to activate the transcription of EBV lytic genes. This protein usually binds to Rta-response elements or interacts with Sp1 or Zta via a mediator protein, MCAF1, to activate transcription. Rta is also known to interact with TBP and TFIIB to activate transcription. This study finds that Rta interacts with TAF4, a component of TFIID complex, in vitro and in vivo, and on the TATA sequence in the BcLF1 promoter. Rta also interacts with TAF4 and Sp1 on Sp1-binding sequences on TATA-less promoters, including those of BNLF1, BALF5, and the human androgen receptor. These interactions are important to the transcriptional activation of these genes by Rta since introducing TAF4 shRNA substantially reduces the ability of Rta to activate these promoters. This investigation reveals how Rta interacts with TFIID to stimulate transcription.","container-title":"PLoS ONE","DOI":"10.1371/journal.pone.0054075","ISSN":"1932-6203","issue":"1","journalAbbreviation":"PLoS ONE","language":"en","page":"e54075","source":"DOI.org (Crossref)","title":"Role of TAF4 in transcriptional activation by Rta of Epstein-Barr virus","volume":"8","author":[{"family":"Yang","given":"Ya-Chun"},{"family":"Chang","given":"Li-Kwan"}],"editor":[{"family":"Mahieux","given":"Renaud"}],"issued":{"date-parts":[["2013",1,10]]}}}],"schema":"https://github.com/citation-style-language/schema/raw/master/csl-citation.json"} </w:instrText>
            </w:r>
            <w:r w:rsidRPr="00801DF5">
              <w:rPr>
                <w:rFonts w:ascii="Times New Roman" w:hAnsi="Times New Roman" w:cs="Times New Roman"/>
                <w:color w:val="181818"/>
                <w:sz w:val="24"/>
                <w:szCs w:val="24"/>
              </w:rPr>
              <w:fldChar w:fldCharType="separate"/>
            </w:r>
            <w:r w:rsidR="00836C5B">
              <w:rPr>
                <w:rFonts w:ascii="Times New Roman" w:eastAsiaTheme="minorEastAsia" w:hAnsi="Times New Roman" w:cs="Times New Roman"/>
                <w:sz w:val="24"/>
              </w:rPr>
              <w:t>[14]</w:t>
            </w:r>
            <w:r w:rsidRPr="00801DF5">
              <w:rPr>
                <w:rFonts w:ascii="Times New Roman" w:hAnsi="Times New Roman" w:cs="Times New Roman"/>
                <w:color w:val="181818"/>
                <w:sz w:val="24"/>
                <w:szCs w:val="24"/>
              </w:rPr>
              <w:fldChar w:fldCharType="end"/>
            </w:r>
          </w:p>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SNM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DR478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Rnase MRP complex subunit, regulated degradation of daughter cell-specific m</w:t>
            </w:r>
            <w:r>
              <w:rPr>
                <w:rFonts w:ascii="Times New Roman" w:hAnsi="Times New Roman" w:cs="Times New Roman"/>
                <w:color w:val="1A1A1A"/>
                <w:sz w:val="24"/>
                <w:szCs w:val="24"/>
              </w:rPr>
              <w:t>RNA</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262626"/>
                <w:sz w:val="24"/>
                <w:szCs w:val="24"/>
              </w:rPr>
              <w:t xml:space="preserve">TBSV </w:t>
            </w:r>
            <w:r w:rsidRPr="00801DF5">
              <w:rPr>
                <w:rFonts w:ascii="Times New Roman" w:hAnsi="Times New Roman" w:cs="Times New Roman"/>
                <w:color w:val="262626"/>
                <w:sz w:val="24"/>
                <w:szCs w:val="24"/>
              </w:rPr>
              <w:fldChar w:fldCharType="begin"/>
            </w:r>
            <w:r w:rsidR="00836C5B">
              <w:rPr>
                <w:rFonts w:ascii="Times New Roman" w:hAnsi="Times New Roman" w:cs="Times New Roman"/>
                <w:color w:val="262626"/>
                <w:sz w:val="24"/>
                <w:szCs w:val="24"/>
              </w:rPr>
              <w:instrText xml:space="preserve"> ADDIN ZOTERO_ITEM CSL_CITATION {"citationID":"xjEFFU4K","properties":{"formattedCitation":"[11, 15]","plainCitation":"[11, 15]","noteIndex":0},"citationItems":[{"id":760,"uris":["http://zotero.org/users/10795044/items/P6BM7GI9"],"itemData":{"id":760,"type":"article-journal","abstract":"RNA viruses exploit host cells by altering cellular pathways, recruiting host factors, remodeling intracellular membranes and escaping host antiviral responses. Model hosts, such as Saccharomyces cerevisiae (yeast), are valuable to identify host factors involved in viral RNA replication. The many advantages of using yeast include the availability of various yeast mutant libraries, such as (i) single gene-deletion library; (ii) the essential gene library (yTHC); and (iii) the yeast ORF over-expression library. Here, we have used a novel temperature-sensitive (ts) mutant library of essential yeast genes to identify 118 host proteins affecting replication of Tomato bushy stunt virus, in yeast model host. Testing 787 ts mutants led to the identi</w:instrText>
            </w:r>
            <w:r w:rsidR="00836C5B">
              <w:rPr>
                <w:rFonts w:ascii="Times New Roman" w:hAnsi="Times New Roman" w:cs="Times New Roman" w:hint="eastAsia"/>
                <w:color w:val="262626"/>
                <w:sz w:val="24"/>
                <w:szCs w:val="24"/>
              </w:rPr>
              <w:instrText>ﬁ</w:instrText>
            </w:r>
            <w:r w:rsidR="00836C5B">
              <w:rPr>
                <w:rFonts w:ascii="Times New Roman" w:hAnsi="Times New Roman" w:cs="Times New Roman"/>
                <w:color w:val="262626"/>
                <w:sz w:val="24"/>
                <w:szCs w:val="24"/>
              </w:rPr>
              <w:instrText>cation of host factors, of which 72 proteins facilitated TBSV replication in yeast and 46 proteins were inhibitory. Altogether, $85% of the identi</w:instrText>
            </w:r>
            <w:r w:rsidR="00836C5B">
              <w:rPr>
                <w:rFonts w:ascii="Times New Roman" w:hAnsi="Times New Roman" w:cs="Times New Roman" w:hint="eastAsia"/>
                <w:color w:val="262626"/>
                <w:sz w:val="24"/>
                <w:szCs w:val="24"/>
              </w:rPr>
              <w:instrText>ﬁ</w:instrText>
            </w:r>
            <w:r w:rsidR="00836C5B">
              <w:rPr>
                <w:rFonts w:ascii="Times New Roman" w:hAnsi="Times New Roman" w:cs="Times New Roman"/>
                <w:color w:val="262626"/>
                <w:sz w:val="24"/>
                <w:szCs w:val="24"/>
              </w:rPr>
              <w:instrText>ed proteins are novel host factors affecting tombusvirus replication. The ts mutant library screen also led to the identi</w:instrText>
            </w:r>
            <w:r w:rsidR="00836C5B">
              <w:rPr>
                <w:rFonts w:ascii="Times New Roman" w:hAnsi="Times New Roman" w:cs="Times New Roman" w:hint="eastAsia"/>
                <w:color w:val="262626"/>
                <w:sz w:val="24"/>
                <w:szCs w:val="24"/>
              </w:rPr>
              <w:instrText>ﬁ</w:instrText>
            </w:r>
            <w:r w:rsidR="00836C5B">
              <w:rPr>
                <w:rFonts w:ascii="Times New Roman" w:hAnsi="Times New Roman" w:cs="Times New Roman"/>
                <w:color w:val="262626"/>
                <w:sz w:val="24"/>
                <w:szCs w:val="24"/>
              </w:rPr>
              <w:instrText>cation of 17 essential genes, which have been documented before, thus con</w:instrText>
            </w:r>
            <w:r w:rsidR="00836C5B">
              <w:rPr>
                <w:rFonts w:ascii="Times New Roman" w:hAnsi="Times New Roman" w:cs="Times New Roman" w:hint="eastAsia"/>
                <w:color w:val="262626"/>
                <w:sz w:val="24"/>
                <w:szCs w:val="24"/>
              </w:rPr>
              <w:instrText>ﬁ</w:instrText>
            </w:r>
            <w:r w:rsidR="00836C5B">
              <w:rPr>
                <w:rFonts w:ascii="Times New Roman" w:hAnsi="Times New Roman" w:cs="Times New Roman"/>
                <w:color w:val="262626"/>
                <w:sz w:val="24"/>
                <w:szCs w:val="24"/>
              </w:rPr>
              <w:instrText>rming the importance of these genomic screens. Overall, we show the power of ts mutant library in identi</w:instrText>
            </w:r>
            <w:r w:rsidR="00836C5B">
              <w:rPr>
                <w:rFonts w:ascii="Times New Roman" w:hAnsi="Times New Roman" w:cs="Times New Roman" w:hint="eastAsia"/>
                <w:color w:val="262626"/>
                <w:sz w:val="24"/>
                <w:szCs w:val="24"/>
              </w:rPr>
              <w:instrText>ﬁ</w:instrText>
            </w:r>
            <w:r w:rsidR="00836C5B">
              <w:rPr>
                <w:rFonts w:ascii="Times New Roman" w:hAnsi="Times New Roman" w:cs="Times New Roman"/>
                <w:color w:val="262626"/>
                <w:sz w:val="24"/>
                <w:szCs w:val="24"/>
              </w:rPr>
              <w:instrText xml:space="preserve">cation of host factors for RNA virus replication.","container-title":"Methods","DOI":"10.1016/j.ymeth.2012.11.001","ISSN":"10462023","issue":"2","journalAbbreviation":"Methods","language":"en","page":"207-216","source":"DOI.org (Crossref)","title":"Yeast screens for host factors in positive-strand RNA virus replication based on a library of temperature-sensitive mutants","volume":"59","author":[{"family":"Nawaz-ul-Rehman","given":"Muhammad Shah"},{"family":"Reddisiva Prasanth","given":"K."},{"family":"Baker","given":"Jannine"},{"family":"Nagy","given":"Peter D."}],"issued":{"date-parts":[["2013",2]]}}},{"id":891,"uris":["http://zotero.org/users/10795044/items/EQ55X7WL"],"itemData":{"id":891,"type":"article-journal","abstract":"ABSTRACT\n            \n              RNA degradation, together with RNA synthesis, controls the steady-state level of viral RNAs in infected cells. The endoribonucleolytic cleavage of viral RNA is important not only for viral RNA degradation but for RNA recombination as well, due to the participation of some RNA degradation products in the RNA recombination process. To identify host endoribonucleases involved in degradation of\n              Tomato bushy stunt virus\n              (TBSV) in a\n              Saccharomyces cerevisiae\n              model host, we tested eight known endoribonucleases. Here we report that downregulation of\n              SNM1\n              , encoding a component of the RNase MRP, and a temperature-sensitive mutation in the\n              NME1\n              gene, coding for the RNA component of RNase MRP, lead to reduced production of the endoribonucleolytically cleaved TBSV RNA in yeast. We also show that the highly purified yeast RNase MRP cleaves the TBSV RNA\n              in vitro\n              , resulting in TBSV RNA degradation products similar in size to those observed in yeast cells. Knocking down the\n              NME1\n              homolog in\n              Nicotiana benthamiana\n              also led to decreased production of the cleaved TBSV RNA, suggesting that in plants, RNase MRP is involved in TBSV RNA degradation. Altogether, this work suggests a role for the host endoribonuclease RNase MRP in viral RNA degradation and recombination.","container-title":"Journal of Virology","DOI":"10.1128/JVI.01749-10","ISSN":"0022-538X, 1098-5514","issue":"1","journalAbbreviation":"J Virol","language":"en","page":"243-253","source":"DOI.org (Crossref)","title":"Role of RNase MRP in viral RNA degradation and RNA recombination","volume":"85","author":[{"family":"Jaag","given":"Hannah M."},{"family":"Lu","given":"Qiasheng"},{"family":"Schmitt","given":"Mark E."},{"family":"Nagy","given":"Peter D."}],"issued":{"date-parts":[["2011",1]]}}}],"schema":"https://github.com/citation-style-language/schema/raw/master/csl-citation.json"} </w:instrText>
            </w:r>
            <w:r w:rsidRPr="00801DF5">
              <w:rPr>
                <w:rFonts w:ascii="Times New Roman" w:hAnsi="Times New Roman" w:cs="Times New Roman"/>
                <w:color w:val="262626"/>
                <w:sz w:val="24"/>
                <w:szCs w:val="24"/>
              </w:rPr>
              <w:fldChar w:fldCharType="separate"/>
            </w:r>
            <w:r w:rsidR="00836C5B">
              <w:rPr>
                <w:rFonts w:ascii="Times New Roman" w:eastAsiaTheme="minorEastAsia" w:hAnsi="Times New Roman" w:cs="Times New Roman"/>
                <w:sz w:val="24"/>
              </w:rPr>
              <w:t>[11, 15]</w:t>
            </w:r>
            <w:r w:rsidRPr="00801DF5">
              <w:rPr>
                <w:rFonts w:ascii="Times New Roman" w:hAnsi="Times New Roman" w:cs="Times New Roman"/>
                <w:color w:val="262626"/>
                <w:sz w:val="24"/>
                <w:szCs w:val="24"/>
              </w:rPr>
              <w:fldChar w:fldCharType="end"/>
            </w:r>
          </w:p>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DBP6</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NR038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DEAD-box protein involved in ribosome biogenesis</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320"/>
              <w:rPr>
                <w:rFonts w:ascii="Times New Roman" w:hAnsi="Times New Roman" w:cs="Times New Roman"/>
                <w:sz w:val="24"/>
                <w:szCs w:val="24"/>
              </w:rPr>
            </w:pPr>
            <w:r w:rsidRPr="00801DF5">
              <w:rPr>
                <w:rFonts w:ascii="Times New Roman" w:hAnsi="Times New Roman" w:cs="Times New Roman"/>
                <w:color w:val="232323"/>
                <w:sz w:val="24"/>
                <w:szCs w:val="24"/>
              </w:rPr>
              <w:t xml:space="preserve">SARS-CoV-2 </w:t>
            </w:r>
            <w:r w:rsidRPr="00801DF5">
              <w:rPr>
                <w:rFonts w:ascii="Times New Roman" w:hAnsi="Times New Roman" w:cs="Times New Roman"/>
                <w:color w:val="232323"/>
                <w:sz w:val="24"/>
                <w:szCs w:val="24"/>
              </w:rPr>
              <w:fldChar w:fldCharType="begin"/>
            </w:r>
            <w:r w:rsidR="00836C5B">
              <w:rPr>
                <w:rFonts w:ascii="Times New Roman" w:hAnsi="Times New Roman" w:cs="Times New Roman"/>
                <w:color w:val="232323"/>
                <w:sz w:val="24"/>
                <w:szCs w:val="24"/>
              </w:rPr>
              <w:instrText xml:space="preserve"> ADDIN ZOTERO_ITEM CSL_CITATION {"citationID":"LKrsKLSJ","properties":{"formattedCitation":"[16]","plainCitation":"[16]","noteIndex":0},"citationItems":[{"id":885,"uris":["http://zotero.org/users/10795044/items/MDR77R3Y"],"itemData":{"id":885,"type":"article-journal","abstract":"SARS-CoV-2 is a novel coronavirus that causes a potentially fatal respiratory disease known as coronavirus disease (COVID-19) and is responsible for the ongoing pandemic with increasing mortality. Understanding the host-virus interaction involved in SARS-CoV-2 pathophysiology will enhance our understanding of the mechanistic basis of COVID-19 infection. The characterization of post-transcriptional gene regulatory networks, particularly pre-mRNA splicing, and the identification and</w:instrText>
            </w:r>
            <w:r w:rsidR="00836C5B">
              <w:rPr>
                <w:rFonts w:ascii="Times New Roman" w:hAnsi="Times New Roman" w:cs="Times New Roman" w:hint="eastAsia"/>
                <w:color w:val="232323"/>
                <w:sz w:val="24"/>
                <w:szCs w:val="24"/>
              </w:rPr>
              <w:instrText xml:space="preserve"> characterization of host proteins interacting with the 5</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 xml:space="preserve"> and 3</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UTRs of SARS-CoV-2 will improve our understanding of post-transcriptional gene regulation during SARS-CoV-2 pathogenesis. Here, we demonstrate that either SARS-CoV-2 infection or exogenous overexpression of the 5</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 xml:space="preserve"> and 3</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UTRs of the viral genomic RNAs, results in reduced mRNA levels possibly due to modulation of host cell pre-mRNA splicing. Further, we have investigated the potential RNA-binding proteins interacting with the 5</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 xml:space="preserve"> and 3</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UTRs, using in-silico approaches. Our results suggest that 5</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 xml:space="preserve"> and 3</w:instrText>
            </w:r>
            <w:r w:rsidR="00836C5B">
              <w:rPr>
                <w:rFonts w:ascii="Times New Roman" w:hAnsi="Times New Roman" w:cs="Times New Roman" w:hint="eastAsia"/>
                <w:color w:val="232323"/>
                <w:sz w:val="24"/>
                <w:szCs w:val="24"/>
              </w:rPr>
              <w:instrText>′</w:instrText>
            </w:r>
            <w:r w:rsidR="00836C5B">
              <w:rPr>
                <w:rFonts w:ascii="Times New Roman" w:hAnsi="Times New Roman" w:cs="Times New Roman" w:hint="eastAsia"/>
                <w:color w:val="232323"/>
                <w:sz w:val="24"/>
                <w:szCs w:val="24"/>
              </w:rPr>
              <w:instrText xml:space="preserve">UTRs indeed interact with many RNA-binding proteins. Our results provide a primer for further investigations into the UTR-mediated regulation of splicing and related molecular mechanisms in host </w:instrText>
            </w:r>
            <w:r w:rsidR="00836C5B">
              <w:rPr>
                <w:rFonts w:ascii="Times New Roman" w:hAnsi="Times New Roman" w:cs="Times New Roman"/>
                <w:color w:val="232323"/>
                <w:sz w:val="24"/>
                <w:szCs w:val="24"/>
              </w:rPr>
              <w:instrText xml:space="preserve">cells.","container-title":"Advances in Virology","DOI":"10.1155/2023/2995443","ISSN":"1687-8647, 1687-8639","journalAbbreviation":"Advances in Virology","language":"en","page":"1-11","source":"DOI.org (Crossref)","title":"The SARS-CoV-2 UTR’s intrudes host RBP’s and modulates cellular splicing","volume":"2023","author":[{"family":"Singh","given":"Anjali"},{"family":"Pandey","given":"Kush Kumar"},{"family":"Agrawal","given":"Shubham Kumar"},{"family":"Srivastava","given":"Rupesh K."},{"family":"Bhattacharyya","given":"Sankar"},{"family":"Verma","given":"Bhupendra"}],"editor":[{"family":"Verma","given":"Subhash C."}],"issued":{"date-parts":[["2023",4,5]]}}}],"schema":"https://github.com/citation-style-language/schema/raw/master/csl-citation.json"} </w:instrText>
            </w:r>
            <w:r w:rsidRPr="00801DF5">
              <w:rPr>
                <w:rFonts w:ascii="Times New Roman" w:hAnsi="Times New Roman" w:cs="Times New Roman"/>
                <w:color w:val="232323"/>
                <w:sz w:val="24"/>
                <w:szCs w:val="24"/>
              </w:rPr>
              <w:fldChar w:fldCharType="separate"/>
            </w:r>
            <w:r w:rsidR="00836C5B">
              <w:rPr>
                <w:rFonts w:ascii="Times New Roman" w:eastAsiaTheme="minorEastAsia" w:hAnsi="Times New Roman" w:cs="Times New Roman"/>
                <w:sz w:val="24"/>
              </w:rPr>
              <w:t>[16]</w:t>
            </w:r>
            <w:r w:rsidRPr="00801DF5">
              <w:rPr>
                <w:rFonts w:ascii="Times New Roman" w:hAnsi="Times New Roman" w:cs="Times New Roman"/>
                <w:color w:val="232323"/>
                <w:sz w:val="24"/>
                <w:szCs w:val="24"/>
              </w:rPr>
              <w:fldChar w:fldCharType="end"/>
            </w:r>
          </w:p>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RAP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NL216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DNA-binding transcription regulator</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240"/>
              <w:rPr>
                <w:rFonts w:ascii="Times New Roman" w:hAnsi="Times New Roman" w:cs="Times New Roman"/>
                <w:sz w:val="24"/>
                <w:szCs w:val="24"/>
              </w:rPr>
            </w:pPr>
            <w:r w:rsidRPr="00801DF5">
              <w:rPr>
                <w:rFonts w:ascii="Times New Roman" w:hAnsi="Times New Roman" w:cs="Times New Roman"/>
                <w:sz w:val="24"/>
                <w:szCs w:val="24"/>
              </w:rPr>
              <w:t xml:space="preserve">Polyoma virus </w:t>
            </w:r>
            <w:r w:rsidRPr="00801DF5">
              <w:rPr>
                <w:rFonts w:ascii="Times New Roman" w:hAnsi="Times New Roman" w:cs="Times New Roman"/>
                <w:sz w:val="24"/>
                <w:szCs w:val="24"/>
              </w:rPr>
              <w:fldChar w:fldCharType="begin"/>
            </w:r>
            <w:r w:rsidR="00836C5B">
              <w:rPr>
                <w:rFonts w:ascii="Times New Roman" w:hAnsi="Times New Roman" w:cs="Times New Roman"/>
                <w:sz w:val="24"/>
                <w:szCs w:val="24"/>
              </w:rPr>
              <w:instrText xml:space="preserve"> ADDIN ZOTERO_ITEM CSL_CITATION {"citationID":"c39TNMgI","properties":{"formattedCitation":"[17]","plainCitation":"[17]","noteIndex":0},"citationItems":[{"id":889,"uris":["http://zotero.org/users/10795044/items/M6BJNCLI"],"itemData":{"id":889,"type":"article-journal","abstract":"The Polyoma virus enhancer (A + B domain) activates transcription in\n              Saccharomyces cerevisiae\n              when joined to appropriate yeast promoter elements. We demonstrate by DNase I footprints and inhibition of binding by specific antibody, that the yeast protein RAP1 binds to the B‐domain of the Polyoma enhancer and, at least in some promoter contexts, is responsible for transcriptional activity of the enhancer B‐domain in yeast. Close matches to a consensus RAP1‐binding site are also present in other viral enhancers.","container-title":"FEBS Letters","DOI":"10.1016/0014-5793(93)81452-6","ISSN":"0014-5793, 1873-3468","issue":"1-2","journalAbbreviation":"FEBS Letters","language":"en","page":"77-82","source":"DOI.org (Crossref)","title":"&lt;i&gt;Saccharomyces cerevisiae&lt;/i&gt; multifunctional protein RAP1 binds to a conserved sequence in the polyoma virus enhancer and is responsible for its transcriptional activity in yeast cells","volume":"323","author":[{"family":"Pollice","given":"Alessandra"},{"family":"Ciaramella","given":"Maria"},{"family":"Pulitzer","given":"John F."}],"issued":{"date-parts":[["1993",5,24]]}}}],"schema":"https://github.com/citation-style-language/schema/raw/master/csl-citation.json"} </w:instrText>
            </w:r>
            <w:r w:rsidRPr="00801DF5">
              <w:rPr>
                <w:rFonts w:ascii="Times New Roman" w:hAnsi="Times New Roman" w:cs="Times New Roman"/>
                <w:sz w:val="24"/>
                <w:szCs w:val="24"/>
              </w:rPr>
              <w:fldChar w:fldCharType="separate"/>
            </w:r>
            <w:r w:rsidR="00836C5B">
              <w:rPr>
                <w:rFonts w:ascii="Times New Roman" w:eastAsiaTheme="minorEastAsia" w:hAnsi="Times New Roman" w:cs="Times New Roman"/>
                <w:sz w:val="24"/>
              </w:rPr>
              <w:t>[17]</w:t>
            </w:r>
            <w:r w:rsidRPr="00801DF5">
              <w:rPr>
                <w:rFonts w:ascii="Times New Roman" w:hAnsi="Times New Roman" w:cs="Times New Roman"/>
                <w:sz w:val="24"/>
                <w:szCs w:val="24"/>
              </w:rPr>
              <w:fldChar w:fldCharType="end"/>
            </w:r>
          </w:p>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RPC40</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PR110C</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RNA polymerase subunit AC40</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ABF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KL112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DNA binding protein with possible chromatin-reorganizing activity</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p>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PWP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LR196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Pr>
                <w:rFonts w:ascii="Times New Roman" w:hAnsi="Times New Roman" w:cs="Times New Roman"/>
                <w:color w:val="1A1A1A"/>
                <w:sz w:val="24"/>
                <w:szCs w:val="24"/>
              </w:rPr>
              <w:t>rRNA</w:t>
            </w:r>
            <w:r w:rsidRPr="00801DF5">
              <w:rPr>
                <w:rFonts w:ascii="Times New Roman" w:hAnsi="Times New Roman" w:cs="Times New Roman"/>
                <w:color w:val="1A1A1A"/>
                <w:sz w:val="24"/>
                <w:szCs w:val="24"/>
              </w:rPr>
              <w:t xml:space="preserve"> processing</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STU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BL034C</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Mitotic spindle assembl</w:t>
            </w:r>
            <w:r>
              <w:rPr>
                <w:rFonts w:ascii="Times New Roman" w:hAnsi="Times New Roman" w:cs="Times New Roman"/>
                <w:color w:val="1A1A1A"/>
                <w:sz w:val="24"/>
                <w:szCs w:val="24"/>
              </w:rPr>
              <w:t>e</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DBF4</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DR052C</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Regulatory subunit of Cdc7p-Dbf4p kinase complex</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265"/>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NSL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PL233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color w:val="1A1A1A"/>
                <w:sz w:val="24"/>
                <w:szCs w:val="24"/>
              </w:rPr>
            </w:pPr>
            <w:r w:rsidRPr="00801DF5">
              <w:rPr>
                <w:rFonts w:ascii="Times New Roman" w:hAnsi="Times New Roman" w:cs="Times New Roman"/>
                <w:color w:val="1A1A1A"/>
                <w:sz w:val="24"/>
                <w:szCs w:val="24"/>
              </w:rPr>
              <w:t>Chromosome segregation</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spacing w:after="320"/>
              <w:rPr>
                <w:rFonts w:ascii="Times New Roman" w:hAnsi="Times New Roman" w:cs="Times New Roman"/>
                <w:sz w:val="24"/>
                <w:szCs w:val="24"/>
              </w:rPr>
            </w:pPr>
          </w:p>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lastRenderedPageBreak/>
              <w:t>GPI2</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PL076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N-acetylglucosaminyltransferase</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ARF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DL192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ADP-ribosylation factor</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333333"/>
                <w:sz w:val="24"/>
                <w:szCs w:val="24"/>
              </w:rPr>
              <w:t xml:space="preserve">HCV </w:t>
            </w:r>
            <w:r w:rsidRPr="00801DF5">
              <w:rPr>
                <w:rFonts w:ascii="Times New Roman" w:hAnsi="Times New Roman" w:cs="Times New Roman"/>
                <w:color w:val="333333"/>
                <w:sz w:val="24"/>
                <w:szCs w:val="24"/>
              </w:rPr>
              <w:fldChar w:fldCharType="begin"/>
            </w:r>
            <w:r w:rsidR="00836C5B">
              <w:rPr>
                <w:rFonts w:ascii="Times New Roman" w:hAnsi="Times New Roman" w:cs="Times New Roman"/>
                <w:color w:val="333333"/>
                <w:sz w:val="24"/>
                <w:szCs w:val="24"/>
              </w:rPr>
              <w:instrText xml:space="preserve"> ADDIN ZOTERO_ITEM CSL_CITATION {"citationID":"MZae8pe1","properties":{"formattedCitation":"[18]","plainCitation":"[18]","noteIndex":0},"citationItems":[{"id":883,"uris":["http://zotero.org/users/10795044/items/SQIVM2WH"],"itemData":{"id":883,"type":"article-journal","abstract":"Cellular levels of phosphatidylinositol 4-phosphate (PI4P) have been shown to be upregulated during RNA replication of several viruses, including the HCV replicon model. However, whether PI4P is required in an infectious HCV model remains unknown. Moreover, it is not established whether the host transport machinery is sequestered by the generation of PI4P during HCV infection. Here we found that PI4P was enriched in HCV replication complexes when Huh7.5.1 cells were infected with JFH1. HCV replication was inhibited upon overexpression of the PI4P phosphatase Sac1. The PI4P kinase PI4KIIIb was also found to be required for HCV replication. Moreover, the vesicular transport proteins ARF1 and GBF1 colocalized with PI4KIIIb and were both required for HCV replication. During authentic HCV infection, PI4P plays an integral role in virus replication.","container-title":"PLoS ONE","DOI":"10.1371/journal.pone.0032135","ISSN":"1932-6203","issue":"2","journalAbbreviation":"PLoS ONE","language":"en","page":"e32135","source":"DOI.org (Crossref)","title":"ARF1 and GBF1 generate a PI4P-enriched environment supportive of hepatitis C virus replication","volume":"7","author":[{"family":"Zhang","given":"Leiliang"},{"family":"Hong","given":"Zhi"},{"family":"Lin","given":"Wenyu"},{"family":"Shao","given":"Run-Xuan"},{"family":"Goto","given":"Kaku"},{"family":"Hsu","given":"Victor W."},{"family":"Chung","given":"Raymond T."}],"editor":[{"family":"Qiu","given":"Jianming"}],"issued":{"date-parts":[["2012",2,16]]}}}],"schema":"https://github.com/citation-style-language/schema/raw/master/csl-citation.json"} </w:instrText>
            </w:r>
            <w:r w:rsidRPr="00801DF5">
              <w:rPr>
                <w:rFonts w:ascii="Times New Roman" w:hAnsi="Times New Roman" w:cs="Times New Roman"/>
                <w:color w:val="333333"/>
                <w:sz w:val="24"/>
                <w:szCs w:val="24"/>
              </w:rPr>
              <w:fldChar w:fldCharType="separate"/>
            </w:r>
            <w:r w:rsidR="00836C5B">
              <w:rPr>
                <w:rFonts w:ascii="Times New Roman" w:eastAsiaTheme="minorEastAsia" w:hAnsi="Times New Roman" w:cs="Times New Roman"/>
                <w:sz w:val="24"/>
              </w:rPr>
              <w:t>[18]</w:t>
            </w:r>
            <w:r w:rsidRPr="00801DF5">
              <w:rPr>
                <w:rFonts w:ascii="Times New Roman" w:hAnsi="Times New Roman" w:cs="Times New Roman"/>
                <w:color w:val="333333"/>
                <w:sz w:val="24"/>
                <w:szCs w:val="24"/>
              </w:rPr>
              <w:fldChar w:fldCharType="end"/>
            </w:r>
          </w:p>
        </w:tc>
      </w:tr>
      <w:tr w:rsidR="00D6521C" w:rsidRPr="00801DF5" w:rsidTr="00F717CF">
        <w:trPr>
          <w:trHeight w:val="28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CDC37</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DR168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Regulation of the cell cycle and MAPK signaling</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567"/>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ALT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LR089C</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Alanine transaminase, alanine biosynthesis and catabolism</w:t>
            </w:r>
          </w:p>
        </w:tc>
        <w:tc>
          <w:tcPr>
            <w:tcW w:w="144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1134"/>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VPS5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KR020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Vacuolar protein sorting</w:t>
            </w:r>
          </w:p>
        </w:tc>
        <w:tc>
          <w:tcPr>
            <w:tcW w:w="1441" w:type="dxa"/>
            <w:tcBorders>
              <w:top w:val="single" w:sz="2" w:space="0" w:color="000000"/>
              <w:left w:val="single" w:sz="2" w:space="0" w:color="000000"/>
              <w:bottom w:val="single" w:sz="8" w:space="0" w:color="7F7F7F"/>
              <w:right w:val="single" w:sz="8" w:space="0" w:color="7F7F7F"/>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p>
        </w:tc>
      </w:tr>
      <w:tr w:rsidR="00D6521C" w:rsidRPr="00801DF5" w:rsidTr="00F717CF">
        <w:trPr>
          <w:trHeight w:val="300"/>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MCD1</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DL003W</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Mitotic chromosome determinant</w:t>
            </w:r>
          </w:p>
        </w:tc>
        <w:tc>
          <w:tcPr>
            <w:tcW w:w="1441" w:type="dxa"/>
            <w:tcBorders>
              <w:top w:val="single" w:sz="8" w:space="0" w:color="7F7F7F"/>
              <w:left w:val="single" w:sz="2" w:space="0" w:color="000000"/>
              <w:bottom w:val="single" w:sz="8" w:space="0" w:color="7F7F7F"/>
              <w:right w:val="single" w:sz="8" w:space="0" w:color="7F7F7F"/>
            </w:tcBorders>
            <w:shd w:val="clear" w:color="auto" w:fill="auto"/>
            <w:tcMar>
              <w:top w:w="80" w:type="dxa"/>
              <w:left w:w="80" w:type="dxa"/>
              <w:bottom w:w="80" w:type="dxa"/>
              <w:right w:w="80" w:type="dxa"/>
            </w:tcMar>
          </w:tcPr>
          <w:p w:rsidR="00D6521C" w:rsidRPr="00801DF5" w:rsidRDefault="00D6521C" w:rsidP="00F717CF"/>
        </w:tc>
      </w:tr>
      <w:tr w:rsidR="00D6521C" w:rsidRPr="00801DF5" w:rsidTr="00F717CF">
        <w:trPr>
          <w:trHeight w:val="580"/>
        </w:trPr>
        <w:tc>
          <w:tcPr>
            <w:tcW w:w="132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i/>
                <w:iCs/>
                <w:sz w:val="24"/>
                <w:szCs w:val="24"/>
              </w:rPr>
            </w:pPr>
            <w:r w:rsidRPr="00801DF5">
              <w:rPr>
                <w:rFonts w:ascii="Times New Roman" w:hAnsi="Times New Roman" w:cs="Times New Roman"/>
                <w:i/>
                <w:iCs/>
                <w:sz w:val="24"/>
                <w:szCs w:val="24"/>
              </w:rPr>
              <w:t>POL5</w:t>
            </w:r>
          </w:p>
        </w:tc>
        <w:tc>
          <w:tcPr>
            <w:tcW w:w="160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D6521C" w:rsidRPr="00801DF5" w:rsidRDefault="00D6521C" w:rsidP="00F717CF">
            <w:pPr>
              <w:pStyle w:val="21"/>
              <w:jc w:val="center"/>
              <w:rPr>
                <w:rFonts w:ascii="Times New Roman" w:hAnsi="Times New Roman" w:cs="Times New Roman"/>
                <w:sz w:val="24"/>
                <w:szCs w:val="24"/>
              </w:rPr>
            </w:pPr>
            <w:r w:rsidRPr="00801DF5">
              <w:rPr>
                <w:rFonts w:ascii="Times New Roman" w:hAnsi="Times New Roman" w:cs="Times New Roman"/>
                <w:sz w:val="24"/>
                <w:szCs w:val="24"/>
              </w:rPr>
              <w:t>YEL055C</w:t>
            </w:r>
          </w:p>
        </w:tc>
        <w:tc>
          <w:tcPr>
            <w:tcW w:w="52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D6521C" w:rsidRPr="00801DF5" w:rsidRDefault="00D6521C" w:rsidP="00F717CF">
            <w:pPr>
              <w:pStyle w:val="21"/>
              <w:rPr>
                <w:rFonts w:ascii="Times New Roman" w:hAnsi="Times New Roman" w:cs="Times New Roman"/>
                <w:sz w:val="24"/>
                <w:szCs w:val="24"/>
              </w:rPr>
            </w:pPr>
            <w:r w:rsidRPr="00801DF5">
              <w:rPr>
                <w:rFonts w:ascii="Times New Roman" w:hAnsi="Times New Roman" w:cs="Times New Roman"/>
                <w:color w:val="1A1A1A"/>
                <w:sz w:val="24"/>
                <w:szCs w:val="24"/>
              </w:rPr>
              <w:t>Nucleolar r</w:t>
            </w:r>
            <w:r>
              <w:rPr>
                <w:rFonts w:ascii="Times New Roman" w:hAnsi="Times New Roman" w:cs="Times New Roman"/>
                <w:color w:val="1A1A1A"/>
                <w:sz w:val="24"/>
                <w:szCs w:val="24"/>
              </w:rPr>
              <w:t>DNA</w:t>
            </w:r>
            <w:r w:rsidRPr="00801DF5">
              <w:rPr>
                <w:rFonts w:ascii="Times New Roman" w:hAnsi="Times New Roman" w:cs="Times New Roman"/>
                <w:color w:val="1A1A1A"/>
                <w:sz w:val="24"/>
                <w:szCs w:val="24"/>
              </w:rPr>
              <w:t>-binding protein involved in r</w:t>
            </w:r>
            <w:r>
              <w:rPr>
                <w:rFonts w:ascii="Times New Roman" w:hAnsi="Times New Roman" w:cs="Times New Roman"/>
                <w:color w:val="1A1A1A"/>
                <w:sz w:val="24"/>
                <w:szCs w:val="24"/>
              </w:rPr>
              <w:t>RNA</w:t>
            </w:r>
            <w:r w:rsidRPr="00801DF5">
              <w:rPr>
                <w:rFonts w:ascii="Times New Roman" w:hAnsi="Times New Roman" w:cs="Times New Roman"/>
                <w:color w:val="1A1A1A"/>
                <w:sz w:val="24"/>
                <w:szCs w:val="24"/>
              </w:rPr>
              <w:t xml:space="preserve"> transcription</w:t>
            </w:r>
          </w:p>
        </w:tc>
        <w:tc>
          <w:tcPr>
            <w:tcW w:w="1441" w:type="dxa"/>
            <w:tcBorders>
              <w:top w:val="single" w:sz="8" w:space="0" w:color="7F7F7F"/>
              <w:left w:val="single" w:sz="2" w:space="0" w:color="000000"/>
              <w:bottom w:val="single" w:sz="8" w:space="0" w:color="7F7F7F"/>
              <w:right w:val="single" w:sz="8" w:space="0" w:color="7F7F7F"/>
            </w:tcBorders>
            <w:shd w:val="clear" w:color="auto" w:fill="auto"/>
            <w:tcMar>
              <w:top w:w="80" w:type="dxa"/>
              <w:left w:w="80" w:type="dxa"/>
              <w:bottom w:w="80" w:type="dxa"/>
              <w:right w:w="80" w:type="dxa"/>
            </w:tcMar>
          </w:tcPr>
          <w:p w:rsidR="00D6521C" w:rsidRPr="00801DF5" w:rsidRDefault="00D6521C" w:rsidP="00F717CF"/>
        </w:tc>
      </w:tr>
    </w:tbl>
    <w:p w:rsidR="00D6521C" w:rsidRPr="00801DF5" w:rsidRDefault="00D6521C" w:rsidP="00D6521C">
      <w:pPr>
        <w:pStyle w:val="af2"/>
        <w:spacing w:before="0" w:line="240" w:lineRule="auto"/>
        <w:rPr>
          <w:rFonts w:ascii="Times New Roman" w:eastAsia="Songti TC Regular" w:hAnsi="Times New Roman" w:cs="Times New Roman"/>
        </w:rPr>
      </w:pPr>
    </w:p>
    <w:p w:rsidR="00D6521C" w:rsidRDefault="00D6521C" w:rsidP="00D6521C">
      <w:pPr>
        <w:rPr>
          <w:color w:val="000000"/>
          <w14:textOutline w14:w="0" w14:cap="flat" w14:cmpd="sng" w14:algn="ctr">
            <w14:noFill/>
            <w14:prstDash w14:val="solid"/>
            <w14:bevel/>
          </w14:textOutline>
        </w:rPr>
      </w:pPr>
      <w:r>
        <w:br w:type="page"/>
      </w:r>
    </w:p>
    <w:p w:rsidR="00D6521C" w:rsidRPr="00BB0C01" w:rsidRDefault="00D6521C" w:rsidP="00B5152E">
      <w:pPr>
        <w:pStyle w:val="af2"/>
        <w:spacing w:before="0" w:after="160" w:line="240" w:lineRule="auto"/>
        <w:rPr>
          <w:rFonts w:ascii="Times New Roman" w:hAnsi="Times New Roman" w:cs="Times New Roman"/>
          <w:b/>
          <w:bCs/>
          <w:sz w:val="28"/>
          <w:szCs w:val="28"/>
        </w:rPr>
      </w:pPr>
      <w:r w:rsidRPr="00BB0C01">
        <w:rPr>
          <w:rFonts w:ascii="Times New Roman" w:hAnsi="Times New Roman" w:cs="Times New Roman"/>
          <w:b/>
          <w:bCs/>
          <w:sz w:val="28"/>
          <w:szCs w:val="28"/>
        </w:rPr>
        <w:lastRenderedPageBreak/>
        <w:t>Reference</w:t>
      </w:r>
      <w:r w:rsidR="00081E20">
        <w:rPr>
          <w:rFonts w:ascii="Times New Roman" w:hAnsi="Times New Roman" w:cs="Times New Roman"/>
          <w:b/>
          <w:bCs/>
          <w:sz w:val="28"/>
          <w:szCs w:val="28"/>
        </w:rPr>
        <w:t>s</w:t>
      </w:r>
    </w:p>
    <w:p w:rsidR="00836C5B" w:rsidRPr="00836C5B" w:rsidRDefault="00D47102" w:rsidP="00836C5B">
      <w:pPr>
        <w:pStyle w:val="af5"/>
        <w:rPr>
          <w:rFonts w:ascii="Times New Roman" w:hAnsi="Times New Roman" w:cs="Times New Roman"/>
          <w:color w:val="000000"/>
        </w:rPr>
      </w:pPr>
      <w:r w:rsidRPr="00C4376D">
        <w:rPr>
          <w:rFonts w:ascii="PingFang TC Regular" w:eastAsia="Arial Unicode MS" w:hAnsi="PingFang TC Regular" w:cs="Arial Unicode MS"/>
          <w:color w:val="000000"/>
          <w:bdr w:val="nil"/>
          <w:lang w:eastAsia="en-US"/>
          <w14:textOutline w14:w="0" w14:cap="flat" w14:cmpd="sng" w14:algn="ctr">
            <w14:noFill/>
            <w14:prstDash w14:val="solid"/>
            <w14:bevel/>
          </w14:textOutline>
        </w:rPr>
        <w:fldChar w:fldCharType="begin"/>
      </w:r>
      <w:r w:rsidR="00836C5B">
        <w:instrText xml:space="preserve"> ADDIN ZOTERO_BIBL {"uncited":[],"omitted":[],"custom":[]} CSL_BIBLIOGRAPHY </w:instrText>
      </w:r>
      <w:r w:rsidRPr="00C4376D">
        <w:rPr>
          <w:rFonts w:ascii="PingFang TC Regular" w:eastAsia="Arial Unicode MS" w:hAnsi="PingFang TC Regular" w:cs="Arial Unicode MS"/>
          <w:color w:val="000000"/>
          <w:bdr w:val="nil"/>
          <w:lang w:eastAsia="en-US"/>
          <w14:textOutline w14:w="0" w14:cap="flat" w14:cmpd="sng" w14:algn="ctr">
            <w14:noFill/>
            <w14:prstDash w14:val="solid"/>
            <w14:bevel/>
          </w14:textOutline>
        </w:rPr>
        <w:fldChar w:fldCharType="separate"/>
      </w:r>
      <w:r w:rsidR="00836C5B" w:rsidRPr="00836C5B">
        <w:rPr>
          <w:rFonts w:ascii="Times New Roman" w:hAnsi="Times New Roman" w:cs="Times New Roman"/>
          <w:color w:val="000000"/>
        </w:rPr>
        <w:t>1. Kushner DB, Lindenbach BD, Grdzelishvili VZ, Noueiry AO, Paul SM, Ahlquist P. Systematic, genome-wide identification of host genes affecting replication of a positive-strand RNA virus. Proc Natl Acad Sci. 2003;100:15764–9.</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2. Naji S, Johnson JR, Krogan NJ, Iii JRY. Host cell interactome of HIV-1 rev includes RNA helicases involved in multiple facets of virus production. Mol Cell Proteomics. 2012;4:M111.015313.</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3. Yuhashi K, Ohnishi S, Kodama T, Koike K, Kanamori H. In vitro selection of the 3′-untranslated regions of the human liver mRNA that bind to the HCV nonstructural protein 5B. Virology. 2014;450–451:13–23.</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4. Wang S-C, Lai K-R, Li C-Y, Chiang C-S, Yu G-Y, Sakamoto N, et al. The paradoxical effects of different hepatitis C viral loads on host DNA damage and repair abilities. PLOS ONE. 2017;12:e0164281.</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5. Serviene E, Shapka N, Cheng C-P, Panavas T, Phuangrat B, Baker J, et al. Genome-wide screen identifies host genes affecting viral RNA recombination. Proc Natl Acad Sci. 2005;102:10545–50.</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6. Tercero JC, Wickner RB. MAK3 encodes an N-acetyltransferase whose modification of the L-A gag NH2 terminus is necessary for virus particle assembly. J Biol Chem. 1992;267:20277–81.</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7. Panavas T, Serviene E, Brasher J, Nagy PD. Yeast genome-wide screen reveals dissimilar sets of host genes affecting replication of RNA viruses. Proc Natl Acad Sci. 2005;102:7326–31.</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 xml:space="preserve">8. Lee YJ, Wickner RB. MAK10, a glucose-repressible gene necessary for replication of a dsRNA virus of </w:t>
      </w:r>
      <w:r w:rsidRPr="00836C5B">
        <w:rPr>
          <w:rFonts w:ascii="Times New Roman" w:hAnsi="Times New Roman" w:cs="Times New Roman"/>
          <w:i/>
          <w:iCs/>
          <w:color w:val="000000"/>
        </w:rPr>
        <w:t>Saccharomyces cerevisiae</w:t>
      </w:r>
      <w:r w:rsidRPr="00836C5B">
        <w:rPr>
          <w:rFonts w:ascii="Times New Roman" w:hAnsi="Times New Roman" w:cs="Times New Roman"/>
          <w:color w:val="000000"/>
        </w:rPr>
        <w:t>, has T cell receptor alpha-subunit motifs. Genetics. 1992;132:87–96.</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9. Brown JT, Bai X, Johnson AW. The yeast antiviral proteins ski2p, ski3p, and ski8p exist as a complex in vivo. RNA. 2000;6:449–57.</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lastRenderedPageBreak/>
        <w:t>10. Serviene E, Jiang Y, Cheng C-P, Baker J, Nagy PD. Screening of the yeast yTHC collection identifies essential host factors affecting tombusvirus RNA recombination. J Virol. 2006;80:1231–41.</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1. Nawaz-ul-Rehman MS, Reddisiva Prasanth K, Baker J, Nagy PD. Yeast screens for host factors in positive-strand RNA virus replication based on a library of temperature-sensitive mutants. Methods. 2013;59:207–16.</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2. Mansuroglu Z, Josse T, Gilleron J, Billecocq A, Leger P, Bouloy M, et al. Nonstructural NSs protein of rift valley fever virus interacts with pericentromeric DNA sequences of the host cell, inducing chromosome cohesion and segregation defects. J Virol. 2010;84:928–39.</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3. Bennett EM, Lever AML, Allen JF. Human immunodeficiency virus type 2 gag interacts specifically with PRP4, a serine-threonine kinase, and inhibits phosphorylation of splicing factor SF2. J Virol. 2004;78:11303–12.</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4. Yang Y-C, Chang L-K. Role of TAF4 in transcriptional activation by Rta of Epstein-Barr virus. PLoS ONE. 2013;8:e54075.</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5. Jaag HM, Lu Q, Schmitt ME, Nagy PD. Role of RNase MRP in viral RNA degradation and RNA recombination. J Virol. 2011;85:243–53.</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6. Singh A, Pandey KK, Agrawal SK, Srivastava RK, Bhattacharyya S, Verma B. The SARS-CoV-2 UTR’s intrudes host RBP’s and modulates cellular splicing. Adv Virol. 2023;2023:1–11.</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 xml:space="preserve">17. Pollice A, Ciaramella M, Pulitzer JF. </w:t>
      </w:r>
      <w:r w:rsidRPr="00836C5B">
        <w:rPr>
          <w:rFonts w:ascii="Times New Roman" w:hAnsi="Times New Roman" w:cs="Times New Roman"/>
          <w:i/>
          <w:iCs/>
          <w:color w:val="000000"/>
        </w:rPr>
        <w:t>Saccharomyces cerevisiae</w:t>
      </w:r>
      <w:r w:rsidRPr="00836C5B">
        <w:rPr>
          <w:rFonts w:ascii="Times New Roman" w:hAnsi="Times New Roman" w:cs="Times New Roman"/>
          <w:color w:val="000000"/>
        </w:rPr>
        <w:t xml:space="preserve"> multifunctional protein RAP1 binds to a conserved sequence in the polyoma virus enhancer and is responsible for its transcriptional activity in yeast cells. FEBS Lett. 1993;323:77–82.</w:t>
      </w:r>
    </w:p>
    <w:p w:rsidR="00836C5B" w:rsidRPr="00836C5B" w:rsidRDefault="00836C5B" w:rsidP="00836C5B">
      <w:pPr>
        <w:pStyle w:val="af5"/>
        <w:rPr>
          <w:rFonts w:ascii="Times New Roman" w:hAnsi="Times New Roman" w:cs="Times New Roman"/>
          <w:color w:val="000000"/>
        </w:rPr>
      </w:pPr>
      <w:r w:rsidRPr="00836C5B">
        <w:rPr>
          <w:rFonts w:ascii="Times New Roman" w:hAnsi="Times New Roman" w:cs="Times New Roman"/>
          <w:color w:val="000000"/>
        </w:rPr>
        <w:t>18. Zhang L, Hong Z, Lin W, Shao R-X, Goto K, Hsu VW, et al. ARF1 and GBF1 generate a PI4P-enriched environment supportive of hepatitis C virus replication. PLoS ONE. 2012;7:e32135.</w:t>
      </w:r>
    </w:p>
    <w:p w:rsidR="007427B5" w:rsidRDefault="00D47102" w:rsidP="00836C5B">
      <w:pPr>
        <w:pStyle w:val="af5"/>
        <w:rPr>
          <w:rFonts w:ascii="Times New Roman" w:hAnsi="Times New Roman" w:cs="Times New Roman"/>
        </w:rPr>
      </w:pPr>
      <w:r w:rsidRPr="00C4376D">
        <w:rPr>
          <w:rFonts w:ascii="Times New Roman" w:hAnsi="Times New Roman" w:cs="Times New Roman"/>
        </w:rPr>
        <w:fldChar w:fldCharType="end"/>
      </w:r>
    </w:p>
    <w:p w:rsidR="007427B5" w:rsidRDefault="007427B5">
      <w:pPr>
        <w:rPr>
          <w:rFonts w:ascii="Times New Roman" w:hAnsi="Times New Roman" w:cs="Times New Roman"/>
        </w:rPr>
      </w:pPr>
      <w:r>
        <w:rPr>
          <w:rFonts w:ascii="Times New Roman" w:hAnsi="Times New Roman" w:cs="Times New Roman"/>
        </w:rPr>
        <w:br w:type="page"/>
      </w:r>
    </w:p>
    <w:p w:rsidR="00B5152E" w:rsidRPr="00235E82" w:rsidRDefault="00B5152E" w:rsidP="007427B5">
      <w:pPr>
        <w:pStyle w:val="af5"/>
        <w:rPr>
          <w:rFonts w:ascii="Times New Roman" w:hAnsi="Times New Roman" w:cs="Times New Roman"/>
        </w:rPr>
      </w:pPr>
    </w:p>
    <w:p w:rsidR="00EE4F4F" w:rsidRPr="002D6C77" w:rsidRDefault="002D6C77" w:rsidP="00D6521C">
      <w:pPr>
        <w:pStyle w:val="af2"/>
        <w:spacing w:before="0" w:line="240" w:lineRule="auto"/>
        <w:rPr>
          <w:rFonts w:ascii="Times New Roman" w:hAnsi="Times New Roman" w:cs="Times New Roman"/>
        </w:rPr>
      </w:pPr>
      <w:r w:rsidRPr="002D6C77">
        <w:rPr>
          <w:rFonts w:ascii="Times New Roman" w:hAnsi="Times New Roman" w:cs="Times New Roman"/>
          <w:b/>
          <w:bCs/>
        </w:rPr>
        <w:t>Supplementary Table 5.</w:t>
      </w:r>
      <w:r w:rsidR="00081E20" w:rsidRPr="002D6C77">
        <w:rPr>
          <w:rFonts w:ascii="Times New Roman" w:hAnsi="Times New Roman" w:cs="Times New Roman"/>
        </w:rPr>
        <w:t xml:space="preserve"> H</w:t>
      </w:r>
      <w:r w:rsidR="00D6521C" w:rsidRPr="002D6C77">
        <w:rPr>
          <w:rFonts w:ascii="Times New Roman" w:hAnsi="Times New Roman" w:cs="Times New Roman"/>
        </w:rPr>
        <w:t xml:space="preserve">ost genes </w:t>
      </w:r>
      <w:r w:rsidR="00081E20" w:rsidRPr="002D6C77">
        <w:rPr>
          <w:rFonts w:ascii="Times New Roman" w:hAnsi="Times New Roman" w:cs="Times New Roman"/>
        </w:rPr>
        <w:t xml:space="preserve">up-regulated </w:t>
      </w:r>
      <w:r w:rsidR="00D6521C" w:rsidRPr="002D6C77">
        <w:rPr>
          <w:rFonts w:ascii="Times New Roman" w:hAnsi="Times New Roman" w:cs="Times New Roman"/>
        </w:rPr>
        <w:t>by</w:t>
      </w:r>
      <w:r w:rsidR="00081E20" w:rsidRPr="002D6C77">
        <w:rPr>
          <w:rFonts w:ascii="Times New Roman" w:hAnsi="Times New Roman" w:cs="Times New Roman"/>
        </w:rPr>
        <w:t xml:space="preserve"> the</w:t>
      </w:r>
      <w:r w:rsidR="00D6521C" w:rsidRPr="002D6C77">
        <w:rPr>
          <w:rFonts w:ascii="Times New Roman" w:hAnsi="Times New Roman" w:cs="Times New Roman"/>
        </w:rPr>
        <w:t xml:space="preserve"> L-A virus</w:t>
      </w:r>
    </w:p>
    <w:p w:rsidR="005D68EF" w:rsidRPr="00283A94" w:rsidRDefault="00096943" w:rsidP="00D6521C">
      <w:pPr>
        <w:pStyle w:val="af2"/>
        <w:spacing w:before="0" w:line="240" w:lineRule="auto"/>
        <w:rPr>
          <w:rFonts w:ascii="Times New Roman" w:hAnsi="Times New Roman" w:cs="Times New Roman"/>
        </w:rPr>
      </w:pPr>
      <w:r>
        <w:rPr>
          <w:rFonts w:ascii="Times New Roman" w:hAnsi="Times New Roman" w:cs="Times New Roman"/>
          <w:noProof/>
          <w14:textOutline w14:w="0" w14:cap="rnd" w14:cmpd="sng" w14:algn="ctr">
            <w14:noFill/>
            <w14:prstDash w14:val="solid"/>
            <w14:bevel/>
          </w14:textOutline>
        </w:rPr>
        <w:drawing>
          <wp:inline distT="0" distB="0" distL="0" distR="0">
            <wp:extent cx="5727700" cy="354838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8"/>
                    <pic:cNvPicPr/>
                  </pic:nvPicPr>
                  <pic:blipFill>
                    <a:blip r:embed="rId29"/>
                    <a:stretch>
                      <a:fillRect/>
                    </a:stretch>
                  </pic:blipFill>
                  <pic:spPr>
                    <a:xfrm>
                      <a:off x="0" y="0"/>
                      <a:ext cx="5727700" cy="3548380"/>
                    </a:xfrm>
                    <a:prstGeom prst="rect">
                      <a:avLst/>
                    </a:prstGeom>
                  </pic:spPr>
                </pic:pic>
              </a:graphicData>
            </a:graphic>
          </wp:inline>
        </w:drawing>
      </w:r>
    </w:p>
    <w:p w:rsidR="003E15BE" w:rsidRDefault="00096943" w:rsidP="00D6521C">
      <w:pPr>
        <w:pStyle w:val="af2"/>
        <w:spacing w:before="0" w:line="240" w:lineRule="auto"/>
        <w:rPr>
          <w:rFonts w:ascii="Times New Roman" w:hAnsi="Times New Roman" w:cs="Times New Roman"/>
        </w:rPr>
      </w:pPr>
      <w:r>
        <w:rPr>
          <w:rFonts w:ascii="Times New Roman" w:hAnsi="Times New Roman" w:cs="Times New Roman"/>
          <w:noProof/>
          <w14:textOutline w14:w="0" w14:cap="rnd" w14:cmpd="sng" w14:algn="ctr">
            <w14:noFill/>
            <w14:prstDash w14:val="solid"/>
            <w14:bevel/>
          </w14:textOutline>
        </w:rPr>
        <w:drawing>
          <wp:inline distT="0" distB="0" distL="0" distR="0">
            <wp:extent cx="5727700" cy="4024630"/>
            <wp:effectExtent l="0" t="0" r="0" b="127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9"/>
                    <pic:cNvPicPr/>
                  </pic:nvPicPr>
                  <pic:blipFill>
                    <a:blip r:embed="rId30"/>
                    <a:stretch>
                      <a:fillRect/>
                    </a:stretch>
                  </pic:blipFill>
                  <pic:spPr>
                    <a:xfrm>
                      <a:off x="0" y="0"/>
                      <a:ext cx="5727700" cy="4024630"/>
                    </a:xfrm>
                    <a:prstGeom prst="rect">
                      <a:avLst/>
                    </a:prstGeom>
                  </pic:spPr>
                </pic:pic>
              </a:graphicData>
            </a:graphic>
          </wp:inline>
        </w:drawing>
      </w:r>
    </w:p>
    <w:p w:rsidR="003E15BE" w:rsidRPr="00BB6DCC" w:rsidRDefault="00096943" w:rsidP="00D6521C">
      <w:pPr>
        <w:pStyle w:val="af2"/>
        <w:spacing w:before="0" w:line="240" w:lineRule="auto"/>
        <w:rPr>
          <w:rFonts w:ascii="Times New Roman" w:hAnsi="Times New Roman" w:cs="Times New Roman"/>
        </w:rPr>
      </w:pPr>
      <w:r>
        <w:rPr>
          <w:rFonts w:ascii="Times New Roman" w:hAnsi="Times New Roman" w:cs="Times New Roman"/>
          <w:noProof/>
          <w14:textOutline w14:w="0" w14:cap="rnd" w14:cmpd="sng" w14:algn="ctr">
            <w14:noFill/>
            <w14:prstDash w14:val="solid"/>
            <w14:bevel/>
          </w14:textOutline>
        </w:rPr>
        <w:lastRenderedPageBreak/>
        <w:drawing>
          <wp:inline distT="0" distB="0" distL="0" distR="0">
            <wp:extent cx="5727700" cy="2724785"/>
            <wp:effectExtent l="0" t="0" r="0" b="571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圖片 20"/>
                    <pic:cNvPicPr/>
                  </pic:nvPicPr>
                  <pic:blipFill>
                    <a:blip r:embed="rId31"/>
                    <a:stretch>
                      <a:fillRect/>
                    </a:stretch>
                  </pic:blipFill>
                  <pic:spPr>
                    <a:xfrm>
                      <a:off x="0" y="0"/>
                      <a:ext cx="5727700" cy="2724785"/>
                    </a:xfrm>
                    <a:prstGeom prst="rect">
                      <a:avLst/>
                    </a:prstGeom>
                  </pic:spPr>
                </pic:pic>
              </a:graphicData>
            </a:graphic>
          </wp:inline>
        </w:drawing>
      </w:r>
    </w:p>
    <w:p w:rsidR="003E15BE" w:rsidRDefault="003E15BE">
      <w:pPr>
        <w:rPr>
          <w:rFonts w:ascii="Times New Roman" w:eastAsia="Arial Unicode MS" w:hAnsi="Times New Roman" w:cs="Times New Roman"/>
          <w:color w:val="000000"/>
          <w:bdr w:val="nil"/>
          <w:lang w:val="it-IT"/>
          <w14:textOutline w14:w="0" w14:cap="flat" w14:cmpd="sng" w14:algn="ctr">
            <w14:noFill/>
            <w14:prstDash w14:val="solid"/>
            <w14:bevel/>
          </w14:textOutline>
        </w:rPr>
      </w:pPr>
      <w:r>
        <w:rPr>
          <w:rFonts w:ascii="Times New Roman" w:hAnsi="Times New Roman" w:cs="Times New Roman"/>
        </w:rPr>
        <w:br w:type="page"/>
      </w:r>
    </w:p>
    <w:p w:rsidR="00D6521C" w:rsidRPr="002D6C77" w:rsidRDefault="002D6C77" w:rsidP="00D6521C">
      <w:pPr>
        <w:pStyle w:val="af2"/>
        <w:spacing w:before="0" w:line="240" w:lineRule="auto"/>
        <w:rPr>
          <w:rFonts w:ascii="Times New Roman" w:hAnsi="Times New Roman" w:cs="Times New Roman"/>
        </w:rPr>
      </w:pPr>
      <w:r w:rsidRPr="002D6C77">
        <w:rPr>
          <w:rFonts w:ascii="Times New Roman" w:hAnsi="Times New Roman" w:cs="Times New Roman"/>
          <w:b/>
          <w:bCs/>
        </w:rPr>
        <w:lastRenderedPageBreak/>
        <w:t xml:space="preserve">Supplementary Table 6. </w:t>
      </w:r>
      <w:r w:rsidR="00081E20" w:rsidRPr="002D6C77">
        <w:rPr>
          <w:rFonts w:ascii="Times New Roman" w:hAnsi="Times New Roman" w:cs="Times New Roman"/>
        </w:rPr>
        <w:t>H</w:t>
      </w:r>
      <w:r w:rsidR="00D6521C" w:rsidRPr="002D6C77">
        <w:rPr>
          <w:rFonts w:ascii="Times New Roman" w:hAnsi="Times New Roman" w:cs="Times New Roman"/>
        </w:rPr>
        <w:t xml:space="preserve">ost genes </w:t>
      </w:r>
      <w:r w:rsidR="00081E20" w:rsidRPr="002D6C77">
        <w:rPr>
          <w:rFonts w:ascii="Times New Roman" w:hAnsi="Times New Roman" w:cs="Times New Roman"/>
        </w:rPr>
        <w:t xml:space="preserve">down-regulated </w:t>
      </w:r>
      <w:r w:rsidR="00D6521C" w:rsidRPr="002D6C77">
        <w:rPr>
          <w:rFonts w:ascii="Times New Roman" w:hAnsi="Times New Roman" w:cs="Times New Roman"/>
        </w:rPr>
        <w:t>by the L-A viru</w:t>
      </w:r>
      <w:r w:rsidR="00867817" w:rsidRPr="002D6C77">
        <w:rPr>
          <w:rFonts w:ascii="Times New Roman" w:hAnsi="Times New Roman" w:cs="Times New Roman"/>
        </w:rPr>
        <w:t>s</w:t>
      </w:r>
    </w:p>
    <w:p w:rsidR="003E15BE" w:rsidRDefault="00096943" w:rsidP="00D6521C">
      <w:pPr>
        <w:pStyle w:val="af2"/>
        <w:spacing w:before="0" w:line="240" w:lineRule="auto"/>
        <w:rPr>
          <w:rFonts w:ascii="Times New Roman" w:eastAsia="Times Roman" w:hAnsi="Times New Roman" w:cs="Times New Roman"/>
        </w:rPr>
      </w:pPr>
      <w:r>
        <w:rPr>
          <w:rFonts w:ascii="Times New Roman" w:eastAsia="Times Roman" w:hAnsi="Times New Roman" w:cs="Times New Roman"/>
          <w:noProof/>
          <w14:textOutline w14:w="0" w14:cap="rnd" w14:cmpd="sng" w14:algn="ctr">
            <w14:noFill/>
            <w14:prstDash w14:val="solid"/>
            <w14:bevel/>
          </w14:textOutline>
        </w:rPr>
        <w:drawing>
          <wp:inline distT="0" distB="0" distL="0" distR="0">
            <wp:extent cx="5727700" cy="4055110"/>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32"/>
                    <a:stretch>
                      <a:fillRect/>
                    </a:stretch>
                  </pic:blipFill>
                  <pic:spPr>
                    <a:xfrm>
                      <a:off x="0" y="0"/>
                      <a:ext cx="5727700" cy="4055110"/>
                    </a:xfrm>
                    <a:prstGeom prst="rect">
                      <a:avLst/>
                    </a:prstGeom>
                  </pic:spPr>
                </pic:pic>
              </a:graphicData>
            </a:graphic>
          </wp:inline>
        </w:drawing>
      </w:r>
    </w:p>
    <w:p w:rsidR="0040518A" w:rsidRDefault="00096943" w:rsidP="00D6521C">
      <w:pPr>
        <w:pStyle w:val="af2"/>
        <w:spacing w:before="0" w:line="240" w:lineRule="auto"/>
        <w:rPr>
          <w:rFonts w:ascii="Times New Roman" w:eastAsia="Times Roman" w:hAnsi="Times New Roman" w:cs="Times New Roman"/>
        </w:rPr>
      </w:pPr>
      <w:r>
        <w:rPr>
          <w:rFonts w:ascii="Times New Roman" w:eastAsia="Times Roman" w:hAnsi="Times New Roman" w:cs="Times New Roman"/>
          <w:noProof/>
          <w14:textOutline w14:w="0" w14:cap="rnd" w14:cmpd="sng" w14:algn="ctr">
            <w14:noFill/>
            <w14:prstDash w14:val="solid"/>
            <w14:bevel/>
          </w14:textOutline>
        </w:rPr>
        <w:drawing>
          <wp:inline distT="0" distB="0" distL="0" distR="0">
            <wp:extent cx="5727700" cy="4007485"/>
            <wp:effectExtent l="0" t="0" r="0" b="571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22"/>
                    <pic:cNvPicPr/>
                  </pic:nvPicPr>
                  <pic:blipFill>
                    <a:blip r:embed="rId33"/>
                    <a:stretch>
                      <a:fillRect/>
                    </a:stretch>
                  </pic:blipFill>
                  <pic:spPr>
                    <a:xfrm>
                      <a:off x="0" y="0"/>
                      <a:ext cx="5727700" cy="4007485"/>
                    </a:xfrm>
                    <a:prstGeom prst="rect">
                      <a:avLst/>
                    </a:prstGeom>
                  </pic:spPr>
                </pic:pic>
              </a:graphicData>
            </a:graphic>
          </wp:inline>
        </w:drawing>
      </w:r>
    </w:p>
    <w:p w:rsidR="0040518A" w:rsidRDefault="00096943" w:rsidP="0040518A">
      <w:pPr>
        <w:pStyle w:val="af2"/>
        <w:spacing w:before="0" w:line="240" w:lineRule="auto"/>
        <w:rPr>
          <w:rFonts w:ascii="Times New Roman" w:eastAsia="Times Roman" w:hAnsi="Times New Roman" w:cs="Times New Roman"/>
        </w:rPr>
      </w:pPr>
      <w:r>
        <w:rPr>
          <w:rFonts w:ascii="Times New Roman" w:eastAsia="Times Roman" w:hAnsi="Times New Roman" w:cs="Times New Roman"/>
          <w:noProof/>
          <w14:textOutline w14:w="0" w14:cap="rnd" w14:cmpd="sng" w14:algn="ctr">
            <w14:noFill/>
            <w14:prstDash w14:val="solid"/>
            <w14:bevel/>
          </w14:textOutline>
        </w:rPr>
        <w:lastRenderedPageBreak/>
        <w:drawing>
          <wp:inline distT="0" distB="0" distL="0" distR="0">
            <wp:extent cx="5727700" cy="3985895"/>
            <wp:effectExtent l="0" t="0" r="0" b="190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圖片 23"/>
                    <pic:cNvPicPr/>
                  </pic:nvPicPr>
                  <pic:blipFill>
                    <a:blip r:embed="rId34"/>
                    <a:stretch>
                      <a:fillRect/>
                    </a:stretch>
                  </pic:blipFill>
                  <pic:spPr>
                    <a:xfrm>
                      <a:off x="0" y="0"/>
                      <a:ext cx="5727700" cy="3985895"/>
                    </a:xfrm>
                    <a:prstGeom prst="rect">
                      <a:avLst/>
                    </a:prstGeom>
                  </pic:spPr>
                </pic:pic>
              </a:graphicData>
            </a:graphic>
          </wp:inline>
        </w:drawing>
      </w:r>
    </w:p>
    <w:p w:rsidR="002D6C77" w:rsidRDefault="002D6C77" w:rsidP="0040518A">
      <w:pPr>
        <w:pStyle w:val="af2"/>
        <w:spacing w:before="0" w:line="240" w:lineRule="auto"/>
        <w:rPr>
          <w:rFonts w:ascii="Times New Roman" w:eastAsia="Times Roman" w:hAnsi="Times New Roman" w:cs="Times New Roman"/>
        </w:rPr>
      </w:pPr>
    </w:p>
    <w:p w:rsidR="0040518A" w:rsidRPr="0040518A" w:rsidRDefault="0040518A" w:rsidP="0040518A">
      <w:pPr>
        <w:rPr>
          <w:rFonts w:ascii="Times New Roman" w:eastAsia="Times Roman" w:hAnsi="Times New Roman" w:cs="Times New Roman"/>
          <w:color w:val="000000"/>
          <w:bdr w:val="nil"/>
          <w:lang w:val="it-IT"/>
          <w14:textOutline w14:w="0" w14:cap="flat" w14:cmpd="sng" w14:algn="ctr">
            <w14:noFill/>
            <w14:prstDash w14:val="solid"/>
            <w14:bevel/>
          </w14:textOutline>
        </w:rPr>
      </w:pPr>
      <w:r>
        <w:rPr>
          <w:rFonts w:ascii="Times New Roman" w:eastAsia="Times Roman" w:hAnsi="Times New Roman" w:cs="Times New Roman"/>
        </w:rPr>
        <w:br w:type="page"/>
      </w:r>
    </w:p>
    <w:p w:rsidR="0083283E" w:rsidRPr="002D6C77" w:rsidRDefault="002D6C77" w:rsidP="003761FF">
      <w:pPr>
        <w:pStyle w:val="af2"/>
        <w:spacing w:before="0" w:line="240" w:lineRule="auto"/>
        <w:rPr>
          <w:rFonts w:ascii="Times New Roman" w:hAnsi="Times New Roman" w:cs="Times New Roman"/>
        </w:rPr>
      </w:pPr>
      <w:r w:rsidRPr="002D6C77">
        <w:rPr>
          <w:rFonts w:ascii="Times New Roman" w:hAnsi="Times New Roman" w:cs="Times New Roman"/>
          <w:b/>
          <w:bCs/>
        </w:rPr>
        <w:lastRenderedPageBreak/>
        <w:t xml:space="preserve">Supplementary Table 7. </w:t>
      </w:r>
      <w:r w:rsidR="0083283E" w:rsidRPr="002D6C77">
        <w:rPr>
          <w:rFonts w:ascii="Times New Roman" w:hAnsi="Times New Roman" w:cs="Times New Roman"/>
        </w:rPr>
        <w:t>Single nucleotide polymorphism (SNP)</w:t>
      </w:r>
      <w:r w:rsidR="00081E20" w:rsidRPr="002D6C77">
        <w:rPr>
          <w:rFonts w:ascii="Times New Roman" w:hAnsi="Times New Roman" w:cs="Times New Roman"/>
        </w:rPr>
        <w:t xml:space="preserve"> uncovered by transcript</w:t>
      </w:r>
      <w:r w:rsidR="003C19AF">
        <w:rPr>
          <w:rFonts w:ascii="Times New Roman" w:hAnsi="Times New Roman" w:cs="Times New Roman"/>
        </w:rPr>
        <w:t>o</w:t>
      </w:r>
      <w:r w:rsidR="00081E20" w:rsidRPr="002D6C77">
        <w:rPr>
          <w:rFonts w:ascii="Times New Roman" w:hAnsi="Times New Roman" w:cs="Times New Roman"/>
        </w:rPr>
        <w:t>mic analysis</w:t>
      </w:r>
    </w:p>
    <w:tbl>
      <w:tblPr>
        <w:tblW w:w="9142" w:type="dxa"/>
        <w:tblCellMar>
          <w:left w:w="28" w:type="dxa"/>
          <w:right w:w="28" w:type="dxa"/>
        </w:tblCellMar>
        <w:tblLook w:val="04A0" w:firstRow="1" w:lastRow="0" w:firstColumn="1" w:lastColumn="0" w:noHBand="0" w:noVBand="1"/>
      </w:tblPr>
      <w:tblGrid>
        <w:gridCol w:w="1648"/>
        <w:gridCol w:w="904"/>
        <w:gridCol w:w="850"/>
        <w:gridCol w:w="851"/>
        <w:gridCol w:w="850"/>
        <w:gridCol w:w="709"/>
        <w:gridCol w:w="851"/>
        <w:gridCol w:w="850"/>
        <w:gridCol w:w="851"/>
        <w:gridCol w:w="778"/>
      </w:tblGrid>
      <w:tr w:rsidR="00AE087E" w:rsidRPr="00E719BF" w:rsidTr="007430B3">
        <w:trPr>
          <w:trHeight w:val="400"/>
        </w:trPr>
        <w:tc>
          <w:tcPr>
            <w:tcW w:w="1648" w:type="dxa"/>
            <w:vMerge w:val="restart"/>
            <w:tcBorders>
              <w:top w:val="nil"/>
              <w:left w:val="nil"/>
              <w:bottom w:val="single" w:sz="4" w:space="0" w:color="000000"/>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p>
        </w:tc>
        <w:tc>
          <w:tcPr>
            <w:tcW w:w="2605" w:type="dxa"/>
            <w:gridSpan w:val="3"/>
            <w:tcBorders>
              <w:top w:val="single" w:sz="4" w:space="0" w:color="auto"/>
              <w:left w:val="nil"/>
              <w:bottom w:val="nil"/>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sidR="00081E20">
              <w:rPr>
                <w:rFonts w:ascii="Times New Roman" w:hAnsi="Times New Roman" w:cs="Times New Roman"/>
                <w:color w:val="000000"/>
                <w:vertAlign w:val="superscript"/>
              </w:rPr>
              <w:t xml:space="preserve"> </w:t>
            </w:r>
            <w:r w:rsidR="00081E20" w:rsidRPr="00081E20">
              <w:rPr>
                <w:rFonts w:ascii="Times New Roman" w:hAnsi="Times New Roman" w:cs="Times New Roman"/>
                <w:color w:val="000000"/>
              </w:rPr>
              <w:t>strain</w:t>
            </w:r>
            <w:r w:rsidR="00081E20">
              <w:rPr>
                <w:rFonts w:ascii="Times New Roman" w:hAnsi="Times New Roman" w:cs="Times New Roman"/>
                <w:color w:val="000000"/>
              </w:rPr>
              <w:t xml:space="preserve"> (3 isolates)</w:t>
            </w:r>
          </w:p>
        </w:tc>
        <w:tc>
          <w:tcPr>
            <w:tcW w:w="2410" w:type="dxa"/>
            <w:gridSpan w:val="3"/>
            <w:tcBorders>
              <w:top w:val="single" w:sz="4" w:space="0" w:color="auto"/>
              <w:left w:val="nil"/>
              <w:bottom w:val="nil"/>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sidR="00081E20">
              <w:rPr>
                <w:rFonts w:ascii="Times New Roman" w:hAnsi="Times New Roman" w:cs="Times New Roman"/>
                <w:color w:val="000000"/>
                <w:vertAlign w:val="superscript"/>
              </w:rPr>
              <w:t xml:space="preserve"> </w:t>
            </w:r>
            <w:r w:rsidR="00081E20" w:rsidRPr="00081E20">
              <w:rPr>
                <w:rFonts w:ascii="Times New Roman" w:hAnsi="Times New Roman" w:cs="Times New Roman"/>
                <w:color w:val="000000"/>
              </w:rPr>
              <w:t>strain</w:t>
            </w:r>
            <w:r w:rsidR="00081E20">
              <w:rPr>
                <w:rFonts w:ascii="Times New Roman" w:hAnsi="Times New Roman" w:cs="Times New Roman"/>
                <w:color w:val="000000"/>
              </w:rPr>
              <w:t xml:space="preserve"> (3 isolates)</w:t>
            </w:r>
          </w:p>
        </w:tc>
        <w:tc>
          <w:tcPr>
            <w:tcW w:w="2479" w:type="dxa"/>
            <w:gridSpan w:val="3"/>
            <w:tcBorders>
              <w:top w:val="single" w:sz="4" w:space="0" w:color="auto"/>
              <w:left w:val="nil"/>
              <w:bottom w:val="nil"/>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sidR="00081E20">
              <w:rPr>
                <w:rFonts w:ascii="Times New Roman" w:hAnsi="Times New Roman" w:cs="Times New Roman"/>
                <w:color w:val="000000"/>
                <w:vertAlign w:val="superscript"/>
              </w:rPr>
              <w:t xml:space="preserve"> </w:t>
            </w:r>
            <w:r w:rsidR="00081E20" w:rsidRPr="00081E20">
              <w:rPr>
                <w:rFonts w:ascii="Times New Roman" w:hAnsi="Times New Roman" w:cs="Times New Roman"/>
                <w:color w:val="000000"/>
              </w:rPr>
              <w:t>strain</w:t>
            </w:r>
            <w:r w:rsidR="00081E20">
              <w:rPr>
                <w:rFonts w:ascii="Times New Roman" w:hAnsi="Times New Roman" w:cs="Times New Roman"/>
                <w:color w:val="000000"/>
              </w:rPr>
              <w:t xml:space="preserve"> (3 isolates)</w:t>
            </w:r>
          </w:p>
        </w:tc>
      </w:tr>
      <w:tr w:rsidR="007430B3" w:rsidRPr="00E719BF" w:rsidTr="007430B3">
        <w:trPr>
          <w:trHeight w:val="300"/>
        </w:trPr>
        <w:tc>
          <w:tcPr>
            <w:tcW w:w="1648" w:type="dxa"/>
            <w:vMerge/>
            <w:tcBorders>
              <w:top w:val="nil"/>
              <w:left w:val="nil"/>
              <w:bottom w:val="single" w:sz="4" w:space="0" w:color="000000"/>
              <w:right w:val="single" w:sz="4" w:space="0" w:color="auto"/>
            </w:tcBorders>
            <w:vAlign w:val="center"/>
            <w:hideMark/>
          </w:tcPr>
          <w:p w:rsidR="00AE087E" w:rsidRPr="00E719BF" w:rsidRDefault="00AE087E">
            <w:pPr>
              <w:rPr>
                <w:rFonts w:ascii="Times New Roman" w:hAnsi="Times New Roman" w:cs="Times New Roman"/>
                <w:color w:val="000000"/>
              </w:rPr>
            </w:pPr>
          </w:p>
        </w:tc>
        <w:tc>
          <w:tcPr>
            <w:tcW w:w="904"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rsidP="00081E20">
            <w:pPr>
              <w:jc w:val="center"/>
              <w:rPr>
                <w:rFonts w:ascii="Times New Roman" w:hAnsi="Times New Roman" w:cs="Times New Roman"/>
                <w:color w:val="000000"/>
              </w:rPr>
            </w:pPr>
            <w:r>
              <w:rPr>
                <w:rFonts w:ascii="Times New Roman" w:hAnsi="Times New Roman" w:cs="Times New Roman"/>
                <w:color w:val="000000"/>
              </w:rPr>
              <w:t>No. 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2</w:t>
            </w:r>
          </w:p>
        </w:tc>
        <w:tc>
          <w:tcPr>
            <w:tcW w:w="778" w:type="dxa"/>
            <w:tcBorders>
              <w:top w:val="single" w:sz="4" w:space="0" w:color="auto"/>
              <w:left w:val="nil"/>
              <w:bottom w:val="single" w:sz="4" w:space="0" w:color="auto"/>
              <w:right w:val="single" w:sz="4" w:space="0" w:color="auto"/>
            </w:tcBorders>
            <w:shd w:val="clear" w:color="auto" w:fill="auto"/>
            <w:noWrap/>
            <w:vAlign w:val="center"/>
            <w:hideMark/>
          </w:tcPr>
          <w:p w:rsidR="00AE087E" w:rsidRPr="00E719BF" w:rsidRDefault="00081E20">
            <w:pPr>
              <w:jc w:val="center"/>
              <w:rPr>
                <w:rFonts w:ascii="Times New Roman" w:hAnsi="Times New Roman" w:cs="Times New Roman"/>
                <w:color w:val="000000"/>
              </w:rPr>
            </w:pPr>
            <w:r>
              <w:rPr>
                <w:rFonts w:ascii="Times New Roman" w:hAnsi="Times New Roman" w:cs="Times New Roman"/>
                <w:color w:val="000000"/>
              </w:rPr>
              <w:t>No. 3</w:t>
            </w:r>
          </w:p>
        </w:tc>
      </w:tr>
      <w:tr w:rsidR="00AE087E" w:rsidRPr="00E719BF" w:rsidTr="00AE087E">
        <w:trPr>
          <w:trHeight w:val="300"/>
        </w:trPr>
        <w:tc>
          <w:tcPr>
            <w:tcW w:w="1648" w:type="dxa"/>
            <w:tcBorders>
              <w:top w:val="nil"/>
              <w:left w:val="single" w:sz="4" w:space="0" w:color="auto"/>
              <w:bottom w:val="single" w:sz="4" w:space="0" w:color="auto"/>
              <w:right w:val="single" w:sz="4" w:space="0" w:color="auto"/>
            </w:tcBorders>
            <w:shd w:val="clear" w:color="auto" w:fill="auto"/>
            <w:noWrap/>
            <w:vAlign w:val="center"/>
            <w:hideMark/>
          </w:tcPr>
          <w:p w:rsidR="00AE087E" w:rsidRPr="00E719BF" w:rsidRDefault="00081E20">
            <w:pPr>
              <w:rPr>
                <w:rFonts w:ascii="Times New Roman" w:hAnsi="Times New Roman" w:cs="Times New Roman"/>
                <w:color w:val="000000"/>
              </w:rPr>
            </w:pPr>
            <w:r>
              <w:rPr>
                <w:rFonts w:ascii="Times New Roman" w:hAnsi="Times New Roman" w:cs="Times New Roman"/>
                <w:color w:val="000000"/>
              </w:rPr>
              <w:t>Number of SNP</w:t>
            </w:r>
          </w:p>
        </w:tc>
        <w:tc>
          <w:tcPr>
            <w:tcW w:w="904"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74</w:t>
            </w:r>
          </w:p>
        </w:tc>
        <w:tc>
          <w:tcPr>
            <w:tcW w:w="850"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492</w:t>
            </w:r>
          </w:p>
        </w:tc>
        <w:tc>
          <w:tcPr>
            <w:tcW w:w="851"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30</w:t>
            </w:r>
          </w:p>
        </w:tc>
        <w:tc>
          <w:tcPr>
            <w:tcW w:w="850"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46</w:t>
            </w:r>
          </w:p>
        </w:tc>
        <w:tc>
          <w:tcPr>
            <w:tcW w:w="709"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35</w:t>
            </w:r>
          </w:p>
        </w:tc>
        <w:tc>
          <w:tcPr>
            <w:tcW w:w="851"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30</w:t>
            </w:r>
          </w:p>
        </w:tc>
        <w:tc>
          <w:tcPr>
            <w:tcW w:w="850"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64</w:t>
            </w:r>
          </w:p>
        </w:tc>
        <w:tc>
          <w:tcPr>
            <w:tcW w:w="851"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26</w:t>
            </w:r>
          </w:p>
        </w:tc>
        <w:tc>
          <w:tcPr>
            <w:tcW w:w="778"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579</w:t>
            </w:r>
          </w:p>
        </w:tc>
      </w:tr>
      <w:tr w:rsidR="00AE087E" w:rsidRPr="00E719BF" w:rsidTr="00AE087E">
        <w:trPr>
          <w:trHeight w:val="300"/>
        </w:trPr>
        <w:tc>
          <w:tcPr>
            <w:tcW w:w="1648" w:type="dxa"/>
            <w:tcBorders>
              <w:top w:val="nil"/>
              <w:left w:val="single" w:sz="4" w:space="0" w:color="auto"/>
              <w:bottom w:val="single" w:sz="4" w:space="0" w:color="auto"/>
              <w:right w:val="single" w:sz="4" w:space="0" w:color="auto"/>
            </w:tcBorders>
            <w:shd w:val="clear" w:color="auto" w:fill="auto"/>
            <w:noWrap/>
            <w:vAlign w:val="center"/>
            <w:hideMark/>
          </w:tcPr>
          <w:p w:rsidR="00AE087E" w:rsidRPr="00E719BF" w:rsidRDefault="00081E20">
            <w:pPr>
              <w:rPr>
                <w:rFonts w:ascii="Times New Roman" w:hAnsi="Times New Roman" w:cs="Times New Roman"/>
                <w:color w:val="000000"/>
              </w:rPr>
            </w:pPr>
            <w:r>
              <w:rPr>
                <w:rFonts w:ascii="Times New Roman" w:hAnsi="Times New Roman" w:cs="Times New Roman"/>
                <w:color w:val="000000"/>
              </w:rPr>
              <w:t>U</w:t>
            </w:r>
            <w:r w:rsidR="00AE087E" w:rsidRPr="00E719BF">
              <w:rPr>
                <w:rFonts w:ascii="Times New Roman" w:hAnsi="Times New Roman" w:cs="Times New Roman"/>
                <w:color w:val="000000"/>
              </w:rPr>
              <w:t>nique deletion</w:t>
            </w:r>
          </w:p>
        </w:tc>
        <w:tc>
          <w:tcPr>
            <w:tcW w:w="904"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0</w:t>
            </w:r>
          </w:p>
        </w:tc>
        <w:tc>
          <w:tcPr>
            <w:tcW w:w="850"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2</w:t>
            </w:r>
          </w:p>
        </w:tc>
        <w:tc>
          <w:tcPr>
            <w:tcW w:w="851"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0</w:t>
            </w:r>
          </w:p>
        </w:tc>
        <w:tc>
          <w:tcPr>
            <w:tcW w:w="850"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1</w:t>
            </w:r>
          </w:p>
        </w:tc>
        <w:tc>
          <w:tcPr>
            <w:tcW w:w="709"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0</w:t>
            </w:r>
          </w:p>
        </w:tc>
        <w:tc>
          <w:tcPr>
            <w:tcW w:w="851"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1</w:t>
            </w:r>
          </w:p>
        </w:tc>
        <w:tc>
          <w:tcPr>
            <w:tcW w:w="850"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2</w:t>
            </w:r>
          </w:p>
        </w:tc>
        <w:tc>
          <w:tcPr>
            <w:tcW w:w="851"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1</w:t>
            </w:r>
          </w:p>
        </w:tc>
        <w:tc>
          <w:tcPr>
            <w:tcW w:w="778" w:type="dxa"/>
            <w:tcBorders>
              <w:top w:val="nil"/>
              <w:left w:val="nil"/>
              <w:bottom w:val="single" w:sz="4" w:space="0" w:color="auto"/>
              <w:right w:val="single" w:sz="4" w:space="0" w:color="auto"/>
            </w:tcBorders>
            <w:shd w:val="clear" w:color="auto" w:fill="auto"/>
            <w:noWrap/>
            <w:vAlign w:val="center"/>
            <w:hideMark/>
          </w:tcPr>
          <w:p w:rsidR="00AE087E" w:rsidRPr="00E719BF" w:rsidRDefault="00AE087E">
            <w:pPr>
              <w:jc w:val="center"/>
              <w:rPr>
                <w:rFonts w:ascii="Times New Roman" w:hAnsi="Times New Roman" w:cs="Times New Roman"/>
                <w:color w:val="000000"/>
              </w:rPr>
            </w:pPr>
            <w:r w:rsidRPr="00E719BF">
              <w:rPr>
                <w:rFonts w:ascii="Times New Roman" w:hAnsi="Times New Roman" w:cs="Times New Roman"/>
                <w:color w:val="000000"/>
              </w:rPr>
              <w:t>2</w:t>
            </w:r>
          </w:p>
        </w:tc>
      </w:tr>
    </w:tbl>
    <w:p w:rsidR="0083283E" w:rsidRPr="00E719BF" w:rsidRDefault="0083283E" w:rsidP="003761FF">
      <w:pPr>
        <w:pStyle w:val="af2"/>
        <w:spacing w:before="0" w:line="240" w:lineRule="auto"/>
        <w:rPr>
          <w:rFonts w:ascii="Times New Roman" w:hAnsi="Times New Roman" w:cs="Times New Roman"/>
        </w:rPr>
      </w:pPr>
    </w:p>
    <w:tbl>
      <w:tblPr>
        <w:tblW w:w="9431" w:type="dxa"/>
        <w:tblLayout w:type="fixed"/>
        <w:tblCellMar>
          <w:left w:w="28" w:type="dxa"/>
          <w:right w:w="28" w:type="dxa"/>
        </w:tblCellMar>
        <w:tblLook w:val="0000" w:firstRow="0" w:lastRow="0" w:firstColumn="0" w:lastColumn="0" w:noHBand="0" w:noVBand="0"/>
      </w:tblPr>
      <w:tblGrid>
        <w:gridCol w:w="1023"/>
        <w:gridCol w:w="1275"/>
        <w:gridCol w:w="993"/>
        <w:gridCol w:w="1559"/>
        <w:gridCol w:w="954"/>
        <w:gridCol w:w="1172"/>
        <w:gridCol w:w="2455"/>
      </w:tblGrid>
      <w:tr w:rsidR="001808C7" w:rsidRPr="00E719BF" w:rsidTr="007127E4">
        <w:trPr>
          <w:trHeight w:val="320"/>
        </w:trPr>
        <w:tc>
          <w:tcPr>
            <w:tcW w:w="102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Systematic Name</w:t>
            </w:r>
          </w:p>
        </w:tc>
        <w:tc>
          <w:tcPr>
            <w:tcW w:w="993" w:type="dxa"/>
            <w:tcBorders>
              <w:top w:val="single" w:sz="6" w:space="0" w:color="auto"/>
              <w:left w:val="single" w:sz="6" w:space="0" w:color="auto"/>
              <w:bottom w:val="single" w:sz="6" w:space="0" w:color="auto"/>
              <w:right w:val="single" w:sz="6" w:space="0" w:color="auto"/>
            </w:tcBorders>
          </w:tcPr>
          <w:p w:rsidR="001808C7" w:rsidRPr="00D7549B" w:rsidRDefault="001808C7">
            <w:pPr>
              <w:widowControl w:val="0"/>
              <w:autoSpaceDE w:val="0"/>
              <w:autoSpaceDN w:val="0"/>
              <w:adjustRightInd w:val="0"/>
              <w:rPr>
                <w:rFonts w:ascii="Times New Roman" w:hAnsi="Times New Roman" w:cs="Times New Roman"/>
                <w:color w:val="000000" w:themeColor="text1"/>
              </w:rPr>
            </w:pPr>
            <w:r w:rsidRPr="00D7549B">
              <w:rPr>
                <w:rFonts w:ascii="Times New Roman" w:hAnsi="Times New Roman" w:cs="Times New Roman"/>
                <w:color w:val="000000" w:themeColor="text1"/>
              </w:rPr>
              <w:t>Standard Name</w:t>
            </w:r>
          </w:p>
        </w:tc>
        <w:tc>
          <w:tcPr>
            <w:tcW w:w="1559" w:type="dxa"/>
            <w:tcBorders>
              <w:top w:val="single" w:sz="6" w:space="0" w:color="auto"/>
              <w:left w:val="single" w:sz="6" w:space="0" w:color="auto"/>
              <w:bottom w:val="single" w:sz="6" w:space="0" w:color="auto"/>
              <w:right w:val="single" w:sz="6" w:space="0" w:color="auto"/>
            </w:tcBorders>
          </w:tcPr>
          <w:p w:rsidR="001808C7" w:rsidRPr="00D7549B" w:rsidRDefault="001808C7">
            <w:pPr>
              <w:widowControl w:val="0"/>
              <w:autoSpaceDE w:val="0"/>
              <w:autoSpaceDN w:val="0"/>
              <w:adjustRightInd w:val="0"/>
              <w:rPr>
                <w:rFonts w:ascii="Times New Roman" w:hAnsi="Times New Roman" w:cs="Times New Roman"/>
                <w:color w:val="000000" w:themeColor="text1"/>
              </w:rPr>
            </w:pPr>
            <w:r w:rsidRPr="00D7549B">
              <w:rPr>
                <w:rFonts w:ascii="Times New Roman" w:hAnsi="Times New Roman" w:cs="Times New Roman"/>
                <w:color w:val="000000" w:themeColor="text1"/>
              </w:rPr>
              <w:t>Nucleotide ID</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P</w:t>
            </w:r>
            <w:r>
              <w:rPr>
                <w:rFonts w:ascii="Times New Roman" w:hAnsi="Times New Roman" w:cs="Times New Roman"/>
                <w:color w:val="000000" w:themeColor="text1"/>
              </w:rPr>
              <w:t>osition</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Change</w:t>
            </w:r>
          </w:p>
        </w:tc>
        <w:tc>
          <w:tcPr>
            <w:tcW w:w="245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Function</w:t>
            </w:r>
          </w:p>
        </w:tc>
      </w:tr>
      <w:tr w:rsidR="001808C7" w:rsidRPr="00E719BF" w:rsidTr="007127E4">
        <w:trPr>
          <w:trHeight w:val="320"/>
        </w:trPr>
        <w:tc>
          <w:tcPr>
            <w:tcW w:w="1023" w:type="dxa"/>
            <w:vMerge w:val="restart"/>
            <w:tcBorders>
              <w:top w:val="single" w:sz="6" w:space="0" w:color="auto"/>
              <w:left w:val="single" w:sz="6" w:space="0" w:color="auto"/>
              <w:right w:val="single" w:sz="6" w:space="0" w:color="auto"/>
            </w:tcBorders>
          </w:tcPr>
          <w:p w:rsidR="001808C7" w:rsidRDefault="001808C7">
            <w:pPr>
              <w:widowControl w:val="0"/>
              <w:autoSpaceDE w:val="0"/>
              <w:autoSpaceDN w:val="0"/>
              <w:adjustRightInd w:val="0"/>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sidRPr="00081E20">
              <w:rPr>
                <w:rFonts w:ascii="Times New Roman" w:hAnsi="Times New Roman" w:cs="Times New Roman"/>
                <w:color w:val="000000"/>
              </w:rPr>
              <w:t>strain</w:t>
            </w:r>
          </w:p>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rPr>
              <w:t>No. 2</w:t>
            </w: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NL325C</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r w:rsidRPr="00E719BF">
              <w:rPr>
                <w:rFonts w:ascii="Times New Roman" w:hAnsi="Times New Roman" w:cs="Times New Roman"/>
                <w:i/>
                <w:iCs/>
                <w:color w:val="000000" w:themeColor="text1"/>
              </w:rPr>
              <w:t>FIG4</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28780</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 xml:space="preserve"> &gt; T</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Required for efficient mating and response to osmotic shock</w:t>
            </w: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28797</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 xml:space="preserve"> &gt;</w:t>
            </w:r>
            <w:r w:rsidRPr="00E719BF">
              <w:rPr>
                <w:rFonts w:ascii="Times New Roman" w:hAnsi="Times New Roman" w:cs="Times New Roman"/>
                <w:color w:val="000000" w:themeColor="text1"/>
              </w:rPr>
              <w:t xml:space="preserve"> C</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28948</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 xml:space="preserve"> &gt;</w:t>
            </w:r>
            <w:r w:rsidRPr="00E719BF">
              <w:rPr>
                <w:rFonts w:ascii="Times New Roman" w:hAnsi="Times New Roman" w:cs="Times New Roman"/>
                <w:color w:val="000000" w:themeColor="text1"/>
              </w:rPr>
              <w:t xml:space="preserve"> T</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28951</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 xml:space="preserve"> &gt;</w:t>
            </w:r>
            <w:r w:rsidRPr="00E719BF">
              <w:rPr>
                <w:rFonts w:ascii="Times New Roman" w:hAnsi="Times New Roman" w:cs="Times New Roman"/>
                <w:color w:val="000000" w:themeColor="text1"/>
              </w:rPr>
              <w:t xml:space="preserve"> T</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28953</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CAT</w:t>
            </w:r>
            <w:r>
              <w:rPr>
                <w:rFonts w:ascii="Times New Roman" w:hAnsi="Times New Roman" w:cs="Times New Roman"/>
                <w:color w:val="000000" w:themeColor="text1"/>
              </w:rPr>
              <w:t xml:space="preserve"> &gt; </w:t>
            </w:r>
            <w:r w:rsidRPr="00E719BF">
              <w:rPr>
                <w:rFonts w:ascii="Times New Roman" w:hAnsi="Times New Roman" w:cs="Times New Roman"/>
                <w:color w:val="000000" w:themeColor="text1"/>
              </w:rPr>
              <w:t>C</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4243</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4244</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4253</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4262</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7.3</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4263</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G</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2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PR042C</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r w:rsidRPr="00E719BF">
              <w:rPr>
                <w:rFonts w:ascii="Times New Roman" w:hAnsi="Times New Roman" w:cs="Times New Roman"/>
                <w:i/>
                <w:iCs/>
                <w:color w:val="000000" w:themeColor="text1"/>
              </w:rPr>
              <w:t>PUF2</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650502</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TA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C</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PUF family mRNA-binding protein</w:t>
            </w: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655061</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G</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655079</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GA</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G</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655107</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C</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20"/>
        </w:trPr>
        <w:tc>
          <w:tcPr>
            <w:tcW w:w="1023" w:type="dxa"/>
            <w:vMerge w:val="restart"/>
            <w:tcBorders>
              <w:top w:val="single" w:sz="6" w:space="0" w:color="auto"/>
              <w:left w:val="single" w:sz="6" w:space="0" w:color="auto"/>
              <w:right w:val="single" w:sz="6" w:space="0" w:color="auto"/>
            </w:tcBorders>
          </w:tcPr>
          <w:p w:rsidR="001808C7" w:rsidRDefault="001808C7">
            <w:pPr>
              <w:widowControl w:val="0"/>
              <w:autoSpaceDE w:val="0"/>
              <w:autoSpaceDN w:val="0"/>
              <w:adjustRightInd w:val="0"/>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sidRPr="00081E20">
              <w:rPr>
                <w:rFonts w:ascii="Times New Roman" w:hAnsi="Times New Roman" w:cs="Times New Roman"/>
                <w:color w:val="000000"/>
              </w:rPr>
              <w:t>strain</w:t>
            </w:r>
          </w:p>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rPr>
              <w:t>No. 1</w:t>
            </w: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ER177W</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r w:rsidRPr="00E719BF">
              <w:rPr>
                <w:rFonts w:ascii="Times New Roman" w:hAnsi="Times New Roman" w:cs="Times New Roman"/>
                <w:i/>
                <w:iCs/>
                <w:color w:val="000000" w:themeColor="text1"/>
              </w:rPr>
              <w:t>BMH1</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546296</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A</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G</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Post-transcriptional control of the proteome</w:t>
            </w:r>
          </w:p>
        </w:tc>
      </w:tr>
      <w:tr w:rsidR="001808C7" w:rsidRPr="00E719BF" w:rsidTr="007127E4">
        <w:trPr>
          <w:trHeight w:val="300"/>
        </w:trPr>
        <w:tc>
          <w:tcPr>
            <w:tcW w:w="1023" w:type="dxa"/>
            <w:vMerge/>
            <w:tcBorders>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546345</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CAA</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C</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20"/>
        </w:trPr>
        <w:tc>
          <w:tcPr>
            <w:tcW w:w="1023" w:type="dxa"/>
            <w:vMerge w:val="restart"/>
            <w:tcBorders>
              <w:top w:val="single" w:sz="6" w:space="0" w:color="auto"/>
              <w:left w:val="single" w:sz="6" w:space="0" w:color="auto"/>
              <w:right w:val="single" w:sz="6" w:space="0" w:color="auto"/>
            </w:tcBorders>
          </w:tcPr>
          <w:p w:rsidR="001808C7" w:rsidRDefault="001808C7" w:rsidP="006A1001">
            <w:pPr>
              <w:widowControl w:val="0"/>
              <w:autoSpaceDE w:val="0"/>
              <w:autoSpaceDN w:val="0"/>
              <w:adjustRightInd w:val="0"/>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sidRPr="00081E20">
              <w:rPr>
                <w:rFonts w:ascii="Times New Roman" w:hAnsi="Times New Roman" w:cs="Times New Roman"/>
                <w:color w:val="000000"/>
              </w:rPr>
              <w:t>strain</w:t>
            </w:r>
          </w:p>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rPr>
              <w:t>No. 3</w:t>
            </w: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MR273C</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r w:rsidRPr="00E719BF">
              <w:rPr>
                <w:rFonts w:ascii="Times New Roman" w:hAnsi="Times New Roman" w:cs="Times New Roman"/>
                <w:i/>
                <w:iCs/>
                <w:color w:val="000000" w:themeColor="text1"/>
              </w:rPr>
              <w:t>ZDS1</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811237</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GG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G</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Regulating Swe1p-dependent polarized growth</w:t>
            </w:r>
          </w:p>
        </w:tc>
      </w:tr>
      <w:tr w:rsidR="001808C7" w:rsidRPr="00E719BF" w:rsidTr="007127E4">
        <w:trPr>
          <w:trHeight w:val="300"/>
        </w:trPr>
        <w:tc>
          <w:tcPr>
            <w:tcW w:w="1023" w:type="dxa"/>
            <w:vMerge/>
            <w:tcBorders>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811824</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T</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20"/>
        </w:trPr>
        <w:tc>
          <w:tcPr>
            <w:tcW w:w="1023" w:type="dxa"/>
            <w:vMerge w:val="restart"/>
            <w:tcBorders>
              <w:top w:val="single" w:sz="6" w:space="0" w:color="auto"/>
              <w:left w:val="single" w:sz="6" w:space="0" w:color="auto"/>
              <w:right w:val="single" w:sz="6" w:space="0" w:color="auto"/>
            </w:tcBorders>
          </w:tcPr>
          <w:p w:rsidR="001808C7" w:rsidRDefault="001808C7">
            <w:pPr>
              <w:widowControl w:val="0"/>
              <w:autoSpaceDE w:val="0"/>
              <w:autoSpaceDN w:val="0"/>
              <w:adjustRightInd w:val="0"/>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sidRPr="00081E20">
              <w:rPr>
                <w:rFonts w:ascii="Times New Roman" w:hAnsi="Times New Roman" w:cs="Times New Roman"/>
                <w:color w:val="000000"/>
              </w:rPr>
              <w:t>strain</w:t>
            </w:r>
          </w:p>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rPr>
              <w:t>No. 1</w:t>
            </w: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BR150C</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r w:rsidRPr="00E719BF">
              <w:rPr>
                <w:rFonts w:ascii="Times New Roman" w:hAnsi="Times New Roman" w:cs="Times New Roman"/>
                <w:i/>
                <w:iCs/>
                <w:color w:val="000000" w:themeColor="text1"/>
              </w:rPr>
              <w:t>TBS1</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541608</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TTA</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T</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Unknown function</w:t>
            </w: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544637</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A</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G</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2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FL067W</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r w:rsidRPr="00E719BF">
              <w:rPr>
                <w:rFonts w:ascii="Times New Roman" w:hAnsi="Times New Roman" w:cs="Times New Roman"/>
                <w:i/>
                <w:iCs/>
                <w:color w:val="000000" w:themeColor="text1"/>
              </w:rPr>
              <w:t>_</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0.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550</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G</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Unknown function</w:t>
            </w: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0.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551</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T</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0.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874</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T</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0.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918</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TTAGTCCTGACGTTGATGCTGGCAGTGGTAGTCGCAC</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T</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40"/>
        </w:trPr>
        <w:tc>
          <w:tcPr>
            <w:tcW w:w="1023" w:type="dxa"/>
            <w:tcBorders>
              <w:top w:val="single" w:sz="6" w:space="0" w:color="auto"/>
              <w:left w:val="single" w:sz="6" w:space="0" w:color="auto"/>
              <w:bottom w:val="single" w:sz="6" w:space="0" w:color="auto"/>
              <w:right w:val="single" w:sz="6" w:space="0" w:color="auto"/>
            </w:tcBorders>
          </w:tcPr>
          <w:p w:rsidR="001808C7" w:rsidRDefault="001808C7" w:rsidP="006A1001">
            <w:pPr>
              <w:widowControl w:val="0"/>
              <w:autoSpaceDE w:val="0"/>
              <w:autoSpaceDN w:val="0"/>
              <w:adjustRightInd w:val="0"/>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sidRPr="00081E20">
              <w:rPr>
                <w:rFonts w:ascii="Times New Roman" w:hAnsi="Times New Roman" w:cs="Times New Roman"/>
                <w:color w:val="000000"/>
              </w:rPr>
              <w:t>strain</w:t>
            </w:r>
          </w:p>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rPr>
              <w:t>No. 2</w:t>
            </w: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YLR309C</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i/>
                <w:iCs/>
                <w:color w:val="000000" w:themeColor="text1"/>
              </w:rPr>
            </w:pPr>
            <w:r w:rsidRPr="00E719BF">
              <w:rPr>
                <w:rFonts w:ascii="Times New Roman" w:hAnsi="Times New Roman" w:cs="Times New Roman"/>
                <w:i/>
                <w:iCs/>
                <w:color w:val="000000" w:themeColor="text1"/>
              </w:rPr>
              <w:t>IMH1</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5.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751291</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AT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single" w:sz="6" w:space="0" w:color="auto"/>
              <w:left w:val="single" w:sz="6" w:space="0" w:color="auto"/>
              <w:bottom w:val="single" w:sz="6" w:space="0" w:color="auto"/>
              <w:right w:val="single" w:sz="6" w:space="0" w:color="auto"/>
            </w:tcBorders>
          </w:tcPr>
          <w:p w:rsidR="001808C7" w:rsidRPr="00E719BF" w:rsidRDefault="00FC3AD8">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V</w:t>
            </w:r>
            <w:r w:rsidR="001808C7" w:rsidRPr="00E719BF">
              <w:rPr>
                <w:rFonts w:ascii="Times New Roman" w:hAnsi="Times New Roman" w:cs="Times New Roman" w:hint="eastAsia"/>
                <w:color w:val="000000" w:themeColor="text1"/>
              </w:rPr>
              <w:t>e</w:t>
            </w:r>
            <w:r w:rsidR="001808C7" w:rsidRPr="00E719BF">
              <w:rPr>
                <w:rFonts w:ascii="Times New Roman" w:hAnsi="Times New Roman" w:cs="Times New Roman"/>
                <w:color w:val="000000" w:themeColor="text1"/>
              </w:rPr>
              <w:t>sicular transport</w:t>
            </w:r>
          </w:p>
        </w:tc>
      </w:tr>
      <w:tr w:rsidR="001808C7" w:rsidRPr="00E719BF" w:rsidTr="007127E4">
        <w:trPr>
          <w:trHeight w:val="320"/>
        </w:trPr>
        <w:tc>
          <w:tcPr>
            <w:tcW w:w="1023" w:type="dxa"/>
            <w:vMerge w:val="restart"/>
            <w:tcBorders>
              <w:top w:val="single" w:sz="6" w:space="0" w:color="auto"/>
              <w:left w:val="single" w:sz="6" w:space="0" w:color="auto"/>
              <w:right w:val="single" w:sz="6" w:space="0" w:color="auto"/>
            </w:tcBorders>
          </w:tcPr>
          <w:p w:rsidR="001808C7" w:rsidRDefault="001808C7" w:rsidP="006A1001">
            <w:pPr>
              <w:widowControl w:val="0"/>
              <w:autoSpaceDE w:val="0"/>
              <w:autoSpaceDN w:val="0"/>
              <w:adjustRightInd w:val="0"/>
              <w:jc w:val="center"/>
              <w:rPr>
                <w:rFonts w:ascii="Times New Roman" w:hAnsi="Times New Roman" w:cs="Times New Roman"/>
                <w:color w:val="000000"/>
              </w:rPr>
            </w:pPr>
            <w:r w:rsidRPr="00E719BF">
              <w:rPr>
                <w:rFonts w:ascii="Times New Roman" w:hAnsi="Times New Roman" w:cs="Times New Roman"/>
                <w:color w:val="000000"/>
              </w:rPr>
              <w:t>L-A</w:t>
            </w:r>
            <w:r w:rsidRPr="00081E20">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sidRPr="00081E20">
              <w:rPr>
                <w:rFonts w:ascii="Times New Roman" w:hAnsi="Times New Roman" w:cs="Times New Roman"/>
                <w:color w:val="000000"/>
              </w:rPr>
              <w:t>strain</w:t>
            </w:r>
          </w:p>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Pr>
                <w:rFonts w:ascii="Times New Roman" w:hAnsi="Times New Roman" w:cs="Times New Roman"/>
                <w:color w:val="000000"/>
              </w:rPr>
              <w:t>No. 3</w:t>
            </w: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r w:rsidRPr="00E719BF">
              <w:rPr>
                <w:rFonts w:ascii="Times New Roman" w:hAnsi="Times New Roman" w:cs="Times New Roman"/>
                <w:color w:val="000000" w:themeColor="text1"/>
              </w:rPr>
              <w:t>YBR072W</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rsidP="00D00059">
            <w:pPr>
              <w:widowControl w:val="0"/>
              <w:autoSpaceDE w:val="0"/>
              <w:autoSpaceDN w:val="0"/>
              <w:adjustRightInd w:val="0"/>
              <w:rPr>
                <w:rFonts w:ascii="Times New Roman" w:hAnsi="Times New Roman" w:cs="Times New Roman"/>
                <w:i/>
                <w:iCs/>
                <w:color w:val="000000" w:themeColor="text1"/>
              </w:rPr>
            </w:pPr>
            <w:r w:rsidRPr="00E719BF">
              <w:rPr>
                <w:rFonts w:ascii="Times New Roman" w:hAnsi="Times New Roman" w:cs="Times New Roman"/>
                <w:i/>
                <w:iCs/>
                <w:color w:val="000000" w:themeColor="text1"/>
              </w:rPr>
              <w:t>HSP26</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82160</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single" w:sz="6" w:space="0" w:color="auto"/>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haperone involved in protein folding and the cellular response to heat</w:t>
            </w: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82466</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ACAAGGT</w:t>
            </w:r>
            <w:r>
              <w:rPr>
                <w:rFonts w:ascii="Times New Roman" w:hAnsi="Times New Roman" w:cs="Times New Roman"/>
                <w:color w:val="000000" w:themeColor="text1"/>
              </w:rPr>
              <w:t xml:space="preserve">&gt; </w:t>
            </w:r>
            <w:r w:rsidRPr="00E719BF">
              <w:rPr>
                <w:rFonts w:ascii="Times New Roman" w:hAnsi="Times New Roman" w:cs="Times New Roman"/>
                <w:color w:val="000000" w:themeColor="text1"/>
              </w:rPr>
              <w:t>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82488</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82665</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G</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82666</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G</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nil"/>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300"/>
        </w:trPr>
        <w:tc>
          <w:tcPr>
            <w:tcW w:w="1023" w:type="dxa"/>
            <w:vMerge/>
            <w:tcBorders>
              <w:left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i/>
                <w:iCs/>
                <w:color w:val="000000" w:themeColor="text1"/>
              </w:rPr>
            </w:pP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36.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382667</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G</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A</w:t>
            </w:r>
          </w:p>
        </w:tc>
        <w:tc>
          <w:tcPr>
            <w:tcW w:w="2455" w:type="dxa"/>
            <w:tcBorders>
              <w:top w:val="nil"/>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p>
        </w:tc>
      </w:tr>
      <w:tr w:rsidR="001808C7" w:rsidRPr="00E719BF" w:rsidTr="007127E4">
        <w:trPr>
          <w:trHeight w:val="1020"/>
        </w:trPr>
        <w:tc>
          <w:tcPr>
            <w:tcW w:w="1023" w:type="dxa"/>
            <w:vMerge/>
            <w:tcBorders>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jc w:val="center"/>
              <w:rPr>
                <w:rFonts w:ascii="Times New Roman" w:hAnsi="Times New Roman" w:cs="Times New Roman"/>
                <w:color w:val="000000" w:themeColor="text1"/>
              </w:rPr>
            </w:pPr>
          </w:p>
        </w:tc>
        <w:tc>
          <w:tcPr>
            <w:tcW w:w="127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YPR120C</w:t>
            </w:r>
          </w:p>
        </w:tc>
        <w:tc>
          <w:tcPr>
            <w:tcW w:w="993"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i/>
                <w:iCs/>
                <w:color w:val="000000" w:themeColor="text1"/>
              </w:rPr>
            </w:pPr>
            <w:r w:rsidRPr="00E719BF">
              <w:rPr>
                <w:rFonts w:ascii="Times New Roman" w:hAnsi="Times New Roman" w:cs="Times New Roman"/>
                <w:i/>
                <w:iCs/>
                <w:color w:val="000000" w:themeColor="text1"/>
              </w:rPr>
              <w:t>CLB5</w:t>
            </w:r>
          </w:p>
        </w:tc>
        <w:tc>
          <w:tcPr>
            <w:tcW w:w="1559"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K006949.2</w:t>
            </w:r>
          </w:p>
        </w:tc>
        <w:tc>
          <w:tcPr>
            <w:tcW w:w="954" w:type="dxa"/>
            <w:tcBorders>
              <w:top w:val="single" w:sz="6" w:space="0" w:color="auto"/>
              <w:left w:val="single" w:sz="6" w:space="0" w:color="auto"/>
              <w:bottom w:val="single" w:sz="6" w:space="0" w:color="auto"/>
              <w:right w:val="single" w:sz="6" w:space="0" w:color="auto"/>
            </w:tcBorders>
          </w:tcPr>
          <w:p w:rsidR="001808C7" w:rsidRPr="00E719BF" w:rsidRDefault="001808C7" w:rsidP="007127E4">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774827</w:t>
            </w:r>
          </w:p>
        </w:tc>
        <w:tc>
          <w:tcPr>
            <w:tcW w:w="1172"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CCTTCTT</w:t>
            </w:r>
            <w:r>
              <w:rPr>
                <w:rFonts w:ascii="Times New Roman" w:hAnsi="Times New Roman" w:cs="Times New Roman"/>
                <w:color w:val="000000" w:themeColor="text1"/>
              </w:rPr>
              <w:t>&gt;</w:t>
            </w:r>
            <w:r w:rsidRPr="00E719BF">
              <w:rPr>
                <w:rFonts w:ascii="Times New Roman" w:hAnsi="Times New Roman" w:cs="Times New Roman"/>
                <w:color w:val="000000" w:themeColor="text1"/>
              </w:rPr>
              <w:t xml:space="preserve"> C</w:t>
            </w:r>
          </w:p>
        </w:tc>
        <w:tc>
          <w:tcPr>
            <w:tcW w:w="2455" w:type="dxa"/>
            <w:tcBorders>
              <w:top w:val="single" w:sz="6" w:space="0" w:color="auto"/>
              <w:left w:val="single" w:sz="6" w:space="0" w:color="auto"/>
              <w:bottom w:val="single" w:sz="6" w:space="0" w:color="auto"/>
              <w:right w:val="single" w:sz="6" w:space="0" w:color="auto"/>
            </w:tcBorders>
          </w:tcPr>
          <w:p w:rsidR="001808C7" w:rsidRPr="00E719BF" w:rsidRDefault="001808C7">
            <w:pPr>
              <w:widowControl w:val="0"/>
              <w:autoSpaceDE w:val="0"/>
              <w:autoSpaceDN w:val="0"/>
              <w:adjustRightInd w:val="0"/>
              <w:rPr>
                <w:rFonts w:ascii="Times New Roman" w:hAnsi="Times New Roman" w:cs="Times New Roman"/>
                <w:color w:val="000000" w:themeColor="text1"/>
              </w:rPr>
            </w:pPr>
            <w:r w:rsidRPr="00E719BF">
              <w:rPr>
                <w:rFonts w:ascii="Times New Roman" w:hAnsi="Times New Roman" w:cs="Times New Roman"/>
                <w:color w:val="000000" w:themeColor="text1"/>
              </w:rPr>
              <w:t>B-type cyclin involved in DNA replication during S phase</w:t>
            </w:r>
          </w:p>
        </w:tc>
      </w:tr>
    </w:tbl>
    <w:p w:rsidR="007430B3" w:rsidRPr="00870E09" w:rsidRDefault="007430B3" w:rsidP="003761FF">
      <w:pPr>
        <w:pStyle w:val="af2"/>
        <w:spacing w:before="0" w:line="240" w:lineRule="auto"/>
        <w:rPr>
          <w:rFonts w:ascii="Times New Roman" w:hAnsi="Times New Roman" w:cs="Times New Roman"/>
          <w:lang w:val="en-US"/>
        </w:rPr>
      </w:pPr>
    </w:p>
    <w:sectPr w:rsidR="007430B3" w:rsidRPr="00870E09" w:rsidSect="00B71B03">
      <w:headerReference w:type="even" r:id="rId35"/>
      <w:headerReference w:type="default" r:id="rId36"/>
      <w:footerReference w:type="even" r:id="rId37"/>
      <w:footerReference w:type="default" r:id="rId38"/>
      <w:pgSz w:w="11900" w:h="16840"/>
      <w:pgMar w:top="1440" w:right="1440" w:bottom="1440" w:left="1440" w:header="851" w:footer="992" w:gutter="0"/>
      <w:lnNumType w:countBy="1" w:restart="continuous"/>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133D8" w:rsidRDefault="002133D8" w:rsidP="0083210E">
      <w:r>
        <w:separator/>
      </w:r>
    </w:p>
  </w:endnote>
  <w:endnote w:type="continuationSeparator" w:id="0">
    <w:p w:rsidR="002133D8" w:rsidRDefault="002133D8" w:rsidP="00832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ingFang TC Regular">
    <w:altName w:val="LIHEI PRO"/>
    <w:panose1 w:val="020B0400000000000000"/>
    <w:charset w:val="88"/>
    <w:family w:val="swiss"/>
    <w:pitch w:val="variable"/>
    <w:sig w:usb0="A00002FF" w:usb1="7ACFFDFB" w:usb2="00000017" w:usb3="00000000" w:csb0="001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NewRomanPS">
    <w:altName w:val="Times New Roman"/>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Songti TC Regular">
    <w:altName w:val="Apple LiGothic Medium"/>
    <w:panose1 w:val="02010600040101010101"/>
    <w:charset w:val="88"/>
    <w:family w:val="auto"/>
    <w:pitch w:val="variable"/>
    <w:sig w:usb0="00000287" w:usb1="080F0000" w:usb2="00000010" w:usb3="00000000" w:csb0="0014009F"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A538E" w:rsidRDefault="003A538E" w:rsidP="001053FC">
    <w:pPr>
      <w:pStyle w:val="ad"/>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rsidR="003A538E" w:rsidRDefault="003A538E" w:rsidP="001053FC">
    <w:pPr>
      <w:pStyle w:val="a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A538E" w:rsidRPr="001053FC" w:rsidRDefault="003A538E" w:rsidP="001053FC">
    <w:pPr>
      <w:pStyle w:val="ad"/>
      <w:framePr w:wrap="around" w:vAnchor="text" w:hAnchor="page" w:x="5761" w:y="89"/>
      <w:rPr>
        <w:rStyle w:val="ac"/>
        <w:rFonts w:ascii="Times New Roman" w:hAnsi="Times New Roman" w:cs="Times New Roman"/>
        <w:sz w:val="22"/>
        <w:szCs w:val="22"/>
      </w:rPr>
    </w:pPr>
    <w:r w:rsidRPr="001053FC">
      <w:rPr>
        <w:rStyle w:val="ac"/>
        <w:rFonts w:ascii="Times New Roman" w:hAnsi="Times New Roman" w:cs="Times New Roman"/>
        <w:sz w:val="22"/>
        <w:szCs w:val="22"/>
      </w:rPr>
      <w:t>-</w:t>
    </w:r>
    <w:r w:rsidRPr="001053FC">
      <w:rPr>
        <w:rStyle w:val="ac"/>
        <w:rFonts w:ascii="Times New Roman" w:hAnsi="Times New Roman" w:cs="Times New Roman"/>
        <w:sz w:val="22"/>
        <w:szCs w:val="22"/>
      </w:rPr>
      <w:fldChar w:fldCharType="begin"/>
    </w:r>
    <w:r w:rsidRPr="001053FC">
      <w:rPr>
        <w:rStyle w:val="ac"/>
        <w:rFonts w:ascii="Times New Roman" w:hAnsi="Times New Roman" w:cs="Times New Roman"/>
        <w:sz w:val="22"/>
        <w:szCs w:val="22"/>
      </w:rPr>
      <w:instrText xml:space="preserve">PAGE  </w:instrText>
    </w:r>
    <w:r w:rsidRPr="001053FC">
      <w:rPr>
        <w:rStyle w:val="ac"/>
        <w:rFonts w:ascii="Times New Roman" w:hAnsi="Times New Roman" w:cs="Times New Roman"/>
        <w:sz w:val="22"/>
        <w:szCs w:val="22"/>
      </w:rPr>
      <w:fldChar w:fldCharType="separate"/>
    </w:r>
    <w:r w:rsidR="007F592A">
      <w:rPr>
        <w:rStyle w:val="ac"/>
        <w:rFonts w:ascii="Times New Roman" w:hAnsi="Times New Roman" w:cs="Times New Roman"/>
        <w:noProof/>
        <w:sz w:val="22"/>
        <w:szCs w:val="22"/>
      </w:rPr>
      <w:t>20</w:t>
    </w:r>
    <w:r w:rsidRPr="001053FC">
      <w:rPr>
        <w:rStyle w:val="ac"/>
        <w:rFonts w:ascii="Times New Roman" w:hAnsi="Times New Roman" w:cs="Times New Roman"/>
        <w:sz w:val="22"/>
        <w:szCs w:val="22"/>
      </w:rPr>
      <w:fldChar w:fldCharType="end"/>
    </w:r>
    <w:r w:rsidRPr="001053FC">
      <w:rPr>
        <w:rStyle w:val="ac"/>
        <w:rFonts w:ascii="Times New Roman" w:hAnsi="Times New Roman" w:cs="Times New Roman"/>
        <w:sz w:val="22"/>
        <w:szCs w:val="22"/>
      </w:rPr>
      <w:t>-</w:t>
    </w:r>
  </w:p>
  <w:p w:rsidR="003A538E" w:rsidRDefault="003A538E" w:rsidP="001053FC">
    <w:pPr>
      <w:pStyle w:val="a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133D8" w:rsidRDefault="002133D8" w:rsidP="0083210E">
      <w:r>
        <w:separator/>
      </w:r>
    </w:p>
  </w:footnote>
  <w:footnote w:type="continuationSeparator" w:id="0">
    <w:p w:rsidR="002133D8" w:rsidRDefault="002133D8" w:rsidP="008321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A538E" w:rsidRDefault="003A538E" w:rsidP="001053FC">
    <w:pPr>
      <w:pStyle w:val="aa"/>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9170DD">
      <w:rPr>
        <w:rStyle w:val="ac"/>
        <w:noProof/>
      </w:rPr>
      <w:t>14</w:t>
    </w:r>
    <w:r>
      <w:rPr>
        <w:rStyle w:val="ac"/>
      </w:rPr>
      <w:fldChar w:fldCharType="end"/>
    </w:r>
  </w:p>
  <w:p w:rsidR="003A538E" w:rsidRDefault="003A538E" w:rsidP="0083210E">
    <w:pPr>
      <w:pStyle w:val="aa"/>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A538E" w:rsidRPr="001053FC" w:rsidRDefault="000B1BDC" w:rsidP="00B72A03">
    <w:pPr>
      <w:pStyle w:val="aa"/>
      <w:framePr w:wrap="around" w:vAnchor="text" w:hAnchor="margin" w:xAlign="right" w:y="1"/>
      <w:rPr>
        <w:rStyle w:val="ac"/>
        <w:rFonts w:ascii="Times New Roman" w:hAnsi="Times New Roman" w:cs="Times New Roman"/>
        <w:sz w:val="20"/>
        <w:szCs w:val="20"/>
      </w:rPr>
    </w:pPr>
    <w:r>
      <w:rPr>
        <w:rStyle w:val="ac"/>
        <w:rFonts w:ascii="Times New Roman" w:hAnsi="Times New Roman" w:cs="Times New Roman"/>
        <w:sz w:val="20"/>
        <w:szCs w:val="20"/>
      </w:rPr>
      <w:t>Hsiao</w:t>
    </w:r>
    <w:r w:rsidR="003A538E" w:rsidRPr="001053FC">
      <w:rPr>
        <w:rStyle w:val="ac"/>
        <w:rFonts w:ascii="Times New Roman" w:hAnsi="Times New Roman" w:cs="Times New Roman"/>
        <w:sz w:val="20"/>
        <w:szCs w:val="20"/>
      </w:rPr>
      <w:t xml:space="preserve"> </w:t>
    </w:r>
    <w:r w:rsidR="003A538E" w:rsidRPr="001053FC">
      <w:rPr>
        <w:rStyle w:val="ac"/>
        <w:rFonts w:ascii="Times New Roman" w:hAnsi="Times New Roman" w:cs="Times New Roman"/>
        <w:i/>
        <w:sz w:val="20"/>
        <w:szCs w:val="20"/>
      </w:rPr>
      <w:t>et al</w:t>
    </w:r>
    <w:r w:rsidR="003A538E" w:rsidRPr="001053FC">
      <w:rPr>
        <w:rStyle w:val="ac"/>
        <w:rFonts w:ascii="Times New Roman" w:hAnsi="Times New Roman" w:cs="Times New Roman"/>
        <w:sz w:val="20"/>
        <w:szCs w:val="20"/>
      </w:rPr>
      <w:t xml:space="preserve">., Page </w:t>
    </w:r>
    <w:r w:rsidR="003A538E" w:rsidRPr="001053FC">
      <w:rPr>
        <w:rStyle w:val="ac"/>
        <w:rFonts w:ascii="Times New Roman" w:hAnsi="Times New Roman" w:cs="Times New Roman"/>
        <w:sz w:val="20"/>
        <w:szCs w:val="20"/>
      </w:rPr>
      <w:fldChar w:fldCharType="begin"/>
    </w:r>
    <w:r w:rsidR="003A538E" w:rsidRPr="001053FC">
      <w:rPr>
        <w:rStyle w:val="ac"/>
        <w:rFonts w:ascii="Times New Roman" w:hAnsi="Times New Roman" w:cs="Times New Roman"/>
        <w:sz w:val="20"/>
        <w:szCs w:val="20"/>
      </w:rPr>
      <w:instrText xml:space="preserve">PAGE  </w:instrText>
    </w:r>
    <w:r w:rsidR="003A538E" w:rsidRPr="001053FC">
      <w:rPr>
        <w:rStyle w:val="ac"/>
        <w:rFonts w:ascii="Times New Roman" w:hAnsi="Times New Roman" w:cs="Times New Roman"/>
        <w:sz w:val="20"/>
        <w:szCs w:val="20"/>
      </w:rPr>
      <w:fldChar w:fldCharType="separate"/>
    </w:r>
    <w:r w:rsidR="007F592A">
      <w:rPr>
        <w:rStyle w:val="ac"/>
        <w:rFonts w:ascii="Times New Roman" w:hAnsi="Times New Roman" w:cs="Times New Roman"/>
        <w:noProof/>
        <w:sz w:val="20"/>
        <w:szCs w:val="20"/>
      </w:rPr>
      <w:t>20</w:t>
    </w:r>
    <w:r w:rsidR="003A538E" w:rsidRPr="001053FC">
      <w:rPr>
        <w:rStyle w:val="ac"/>
        <w:rFonts w:ascii="Times New Roman" w:hAnsi="Times New Roman" w:cs="Times New Roman"/>
        <w:sz w:val="20"/>
        <w:szCs w:val="20"/>
      </w:rPr>
      <w:fldChar w:fldCharType="end"/>
    </w:r>
  </w:p>
  <w:p w:rsidR="003A538E" w:rsidRDefault="003A538E" w:rsidP="0083210E">
    <w:pPr>
      <w:pStyle w:val="aa"/>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629DD"/>
    <w:multiLevelType w:val="hybridMultilevel"/>
    <w:tmpl w:val="7E5C248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DCD7E17"/>
    <w:multiLevelType w:val="hybridMultilevel"/>
    <w:tmpl w:val="9FA2BBE2"/>
    <w:lvl w:ilvl="0" w:tplc="6B4CBAC4">
      <w:start w:val="1"/>
      <w:numFmt w:val="upperLetter"/>
      <w:lvlText w:val="%1."/>
      <w:lvlJc w:val="left"/>
      <w:pPr>
        <w:ind w:left="360" w:hanging="360"/>
      </w:pPr>
      <w:rPr>
        <w:rFonts w:eastAsia="新細明體" w:cs="新細明體" w:hint="default"/>
        <w:color w:val="000000" w:themeColor="text1"/>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3F673B9"/>
    <w:multiLevelType w:val="multilevel"/>
    <w:tmpl w:val="A442E71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4D4FCE"/>
    <w:multiLevelType w:val="hybridMultilevel"/>
    <w:tmpl w:val="604E235E"/>
    <w:lvl w:ilvl="0" w:tplc="C5748F3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4AB45A6"/>
    <w:multiLevelType w:val="hybridMultilevel"/>
    <w:tmpl w:val="42A299C6"/>
    <w:lvl w:ilvl="0" w:tplc="05142A46">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575241047">
    <w:abstractNumId w:val="0"/>
  </w:num>
  <w:num w:numId="2" w16cid:durableId="895313409">
    <w:abstractNumId w:val="3"/>
  </w:num>
  <w:num w:numId="3" w16cid:durableId="1108742082">
    <w:abstractNumId w:val="4"/>
  </w:num>
  <w:num w:numId="4" w16cid:durableId="643504688">
    <w:abstractNumId w:val="1"/>
  </w:num>
  <w:num w:numId="5" w16cid:durableId="4596162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bordersDoNotSurroundHeader/>
  <w:bordersDoNotSurroundFooter/>
  <w:defaultTabStop w:val="480"/>
  <w:drawingGridHorizontalSpacing w:val="120"/>
  <w:drawingGridVerticalSpacing w:val="423"/>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2rrp9apxef7e9at9pr25fdvrv5tvv5pdr&quot;&gt;20201224 Nature communication &lt;record-ids&gt;&lt;item&gt;1&lt;/item&gt;&lt;item&gt;2&lt;/item&gt;&lt;item&gt;3&lt;/item&gt;&lt;item&gt;4&lt;/item&gt;&lt;item&gt;5&lt;/item&gt;&lt;item&gt;6&lt;/item&gt;&lt;item&gt;7&lt;/item&gt;&lt;item&gt;8&lt;/item&gt;&lt;item&gt;9&lt;/item&gt;&lt;item&gt;10&lt;/item&gt;&lt;item&gt;17&lt;/item&gt;&lt;item&gt;20&lt;/item&gt;&lt;item&gt;23&lt;/item&gt;&lt;item&gt;27&lt;/item&gt;&lt;item&gt;28&lt;/item&gt;&lt;item&gt;29&lt;/item&gt;&lt;item&gt;30&lt;/item&gt;&lt;item&gt;31&lt;/item&gt;&lt;item&gt;33&lt;/item&gt;&lt;item&gt;34&lt;/item&gt;&lt;item&gt;35&lt;/item&gt;&lt;item&gt;37&lt;/item&gt;&lt;item&gt;38&lt;/item&gt;&lt;item&gt;39&lt;/item&gt;&lt;item&gt;40&lt;/item&gt;&lt;item&gt;42&lt;/item&gt;&lt;item&gt;46&lt;/item&gt;&lt;item&gt;47&lt;/item&gt;&lt;item&gt;49&lt;/item&gt;&lt;item&gt;51&lt;/item&gt;&lt;item&gt;53&lt;/item&gt;&lt;item&gt;58&lt;/item&gt;&lt;item&gt;59&lt;/item&gt;&lt;item&gt;60&lt;/item&gt;&lt;item&gt;62&lt;/item&gt;&lt;item&gt;63&lt;/item&gt;&lt;item&gt;64&lt;/item&gt;&lt;item&gt;74&lt;/item&gt;&lt;item&gt;76&lt;/item&gt;&lt;item&gt;77&lt;/item&gt;&lt;item&gt;78&lt;/item&gt;&lt;item&gt;79&lt;/item&gt;&lt;item&gt;80&lt;/item&gt;&lt;item&gt;81&lt;/item&gt;&lt;/record-ids&gt;&lt;/item&gt;&lt;/Libraries&gt;"/>
  </w:docVars>
  <w:rsids>
    <w:rsidRoot w:val="00BE78C3"/>
    <w:rsid w:val="00000824"/>
    <w:rsid w:val="00001C75"/>
    <w:rsid w:val="00002CA0"/>
    <w:rsid w:val="00002D7A"/>
    <w:rsid w:val="000035C0"/>
    <w:rsid w:val="000035EF"/>
    <w:rsid w:val="00003CE4"/>
    <w:rsid w:val="000045E9"/>
    <w:rsid w:val="000073EA"/>
    <w:rsid w:val="000077A8"/>
    <w:rsid w:val="00010B64"/>
    <w:rsid w:val="00010C99"/>
    <w:rsid w:val="000128C7"/>
    <w:rsid w:val="000141E5"/>
    <w:rsid w:val="00014893"/>
    <w:rsid w:val="00017079"/>
    <w:rsid w:val="00020126"/>
    <w:rsid w:val="0002034F"/>
    <w:rsid w:val="00023ABF"/>
    <w:rsid w:val="0002496E"/>
    <w:rsid w:val="00024E66"/>
    <w:rsid w:val="00024E7D"/>
    <w:rsid w:val="000268B7"/>
    <w:rsid w:val="0002731A"/>
    <w:rsid w:val="00030884"/>
    <w:rsid w:val="000321DD"/>
    <w:rsid w:val="0003244E"/>
    <w:rsid w:val="000326AB"/>
    <w:rsid w:val="000326F9"/>
    <w:rsid w:val="00033EA2"/>
    <w:rsid w:val="00033F94"/>
    <w:rsid w:val="00034044"/>
    <w:rsid w:val="00035566"/>
    <w:rsid w:val="00035E5D"/>
    <w:rsid w:val="00036AF4"/>
    <w:rsid w:val="00036FBE"/>
    <w:rsid w:val="000375D7"/>
    <w:rsid w:val="0004088E"/>
    <w:rsid w:val="00040C59"/>
    <w:rsid w:val="00041F9D"/>
    <w:rsid w:val="00042073"/>
    <w:rsid w:val="00042357"/>
    <w:rsid w:val="00043563"/>
    <w:rsid w:val="00043637"/>
    <w:rsid w:val="000440B1"/>
    <w:rsid w:val="000442C1"/>
    <w:rsid w:val="000449C0"/>
    <w:rsid w:val="00046EF0"/>
    <w:rsid w:val="000511B6"/>
    <w:rsid w:val="00051D7B"/>
    <w:rsid w:val="0005363A"/>
    <w:rsid w:val="000537A9"/>
    <w:rsid w:val="00054301"/>
    <w:rsid w:val="00054EDC"/>
    <w:rsid w:val="0005542A"/>
    <w:rsid w:val="000556C4"/>
    <w:rsid w:val="00056C33"/>
    <w:rsid w:val="00056FC0"/>
    <w:rsid w:val="0005764F"/>
    <w:rsid w:val="00063EC3"/>
    <w:rsid w:val="00065606"/>
    <w:rsid w:val="00065E99"/>
    <w:rsid w:val="00067199"/>
    <w:rsid w:val="00067452"/>
    <w:rsid w:val="00067AF9"/>
    <w:rsid w:val="000719F2"/>
    <w:rsid w:val="00073879"/>
    <w:rsid w:val="00074D44"/>
    <w:rsid w:val="0007589A"/>
    <w:rsid w:val="00075E4E"/>
    <w:rsid w:val="000769FB"/>
    <w:rsid w:val="00081097"/>
    <w:rsid w:val="000819A8"/>
    <w:rsid w:val="00081E20"/>
    <w:rsid w:val="00082182"/>
    <w:rsid w:val="0008262C"/>
    <w:rsid w:val="00082D10"/>
    <w:rsid w:val="00082DA8"/>
    <w:rsid w:val="000833E9"/>
    <w:rsid w:val="00083DF9"/>
    <w:rsid w:val="00085D0D"/>
    <w:rsid w:val="00085EF3"/>
    <w:rsid w:val="000876A2"/>
    <w:rsid w:val="000915CB"/>
    <w:rsid w:val="00092178"/>
    <w:rsid w:val="00092D31"/>
    <w:rsid w:val="00094C91"/>
    <w:rsid w:val="000953AA"/>
    <w:rsid w:val="00096943"/>
    <w:rsid w:val="00097BA9"/>
    <w:rsid w:val="00097DA7"/>
    <w:rsid w:val="000A09CD"/>
    <w:rsid w:val="000A0EAB"/>
    <w:rsid w:val="000A19A8"/>
    <w:rsid w:val="000A24FE"/>
    <w:rsid w:val="000A2621"/>
    <w:rsid w:val="000A620B"/>
    <w:rsid w:val="000A67C5"/>
    <w:rsid w:val="000A68F8"/>
    <w:rsid w:val="000A7C6E"/>
    <w:rsid w:val="000B0E1F"/>
    <w:rsid w:val="000B1990"/>
    <w:rsid w:val="000B1BDC"/>
    <w:rsid w:val="000B1C64"/>
    <w:rsid w:val="000B3A1C"/>
    <w:rsid w:val="000B3B68"/>
    <w:rsid w:val="000B3F6C"/>
    <w:rsid w:val="000B4295"/>
    <w:rsid w:val="000B4655"/>
    <w:rsid w:val="000B5E16"/>
    <w:rsid w:val="000B74C4"/>
    <w:rsid w:val="000C18C2"/>
    <w:rsid w:val="000C2257"/>
    <w:rsid w:val="000C3D47"/>
    <w:rsid w:val="000C4336"/>
    <w:rsid w:val="000C43C5"/>
    <w:rsid w:val="000C4D6B"/>
    <w:rsid w:val="000C7A7A"/>
    <w:rsid w:val="000D04DF"/>
    <w:rsid w:val="000D088E"/>
    <w:rsid w:val="000D3F34"/>
    <w:rsid w:val="000D43E2"/>
    <w:rsid w:val="000D7DBF"/>
    <w:rsid w:val="000D7E56"/>
    <w:rsid w:val="000E0A19"/>
    <w:rsid w:val="000E1695"/>
    <w:rsid w:val="000E38C4"/>
    <w:rsid w:val="000E5266"/>
    <w:rsid w:val="000E5898"/>
    <w:rsid w:val="000E76A0"/>
    <w:rsid w:val="000E7A7B"/>
    <w:rsid w:val="000F0A14"/>
    <w:rsid w:val="000F151D"/>
    <w:rsid w:val="000F2D55"/>
    <w:rsid w:val="000F31A6"/>
    <w:rsid w:val="000F374E"/>
    <w:rsid w:val="000F404A"/>
    <w:rsid w:val="000F4E06"/>
    <w:rsid w:val="000F5DA5"/>
    <w:rsid w:val="000F64F5"/>
    <w:rsid w:val="000F6678"/>
    <w:rsid w:val="000F7C73"/>
    <w:rsid w:val="000F7D7E"/>
    <w:rsid w:val="00100CA2"/>
    <w:rsid w:val="0010260D"/>
    <w:rsid w:val="00103858"/>
    <w:rsid w:val="001041F9"/>
    <w:rsid w:val="001047F0"/>
    <w:rsid w:val="00104CD9"/>
    <w:rsid w:val="0010501A"/>
    <w:rsid w:val="0010538E"/>
    <w:rsid w:val="001053FC"/>
    <w:rsid w:val="00105A43"/>
    <w:rsid w:val="00110D3D"/>
    <w:rsid w:val="00110F55"/>
    <w:rsid w:val="00111429"/>
    <w:rsid w:val="00111811"/>
    <w:rsid w:val="00111BE2"/>
    <w:rsid w:val="00111F39"/>
    <w:rsid w:val="001121B3"/>
    <w:rsid w:val="001133E0"/>
    <w:rsid w:val="00113D91"/>
    <w:rsid w:val="001140CD"/>
    <w:rsid w:val="00115152"/>
    <w:rsid w:val="00115B32"/>
    <w:rsid w:val="00116527"/>
    <w:rsid w:val="001176E3"/>
    <w:rsid w:val="00117739"/>
    <w:rsid w:val="00117E5D"/>
    <w:rsid w:val="0012053A"/>
    <w:rsid w:val="00122444"/>
    <w:rsid w:val="001239F1"/>
    <w:rsid w:val="00124147"/>
    <w:rsid w:val="001254A5"/>
    <w:rsid w:val="00126EC5"/>
    <w:rsid w:val="00127A5A"/>
    <w:rsid w:val="001300BB"/>
    <w:rsid w:val="00130875"/>
    <w:rsid w:val="00130DF5"/>
    <w:rsid w:val="0013497B"/>
    <w:rsid w:val="00135525"/>
    <w:rsid w:val="001376A2"/>
    <w:rsid w:val="001378EA"/>
    <w:rsid w:val="00137BDA"/>
    <w:rsid w:val="00140410"/>
    <w:rsid w:val="00140469"/>
    <w:rsid w:val="00141035"/>
    <w:rsid w:val="001413A0"/>
    <w:rsid w:val="00141A22"/>
    <w:rsid w:val="00142036"/>
    <w:rsid w:val="0014525A"/>
    <w:rsid w:val="00146972"/>
    <w:rsid w:val="00146A11"/>
    <w:rsid w:val="00146F46"/>
    <w:rsid w:val="00147606"/>
    <w:rsid w:val="001478DA"/>
    <w:rsid w:val="00147D6A"/>
    <w:rsid w:val="00147DFA"/>
    <w:rsid w:val="00147FB9"/>
    <w:rsid w:val="00150471"/>
    <w:rsid w:val="001504FD"/>
    <w:rsid w:val="00150BB0"/>
    <w:rsid w:val="00151FF0"/>
    <w:rsid w:val="00154869"/>
    <w:rsid w:val="00155960"/>
    <w:rsid w:val="00155FBC"/>
    <w:rsid w:val="001562D7"/>
    <w:rsid w:val="0015703D"/>
    <w:rsid w:val="001572E1"/>
    <w:rsid w:val="00157468"/>
    <w:rsid w:val="001579D6"/>
    <w:rsid w:val="0016142B"/>
    <w:rsid w:val="001618A1"/>
    <w:rsid w:val="00162DFB"/>
    <w:rsid w:val="0016330B"/>
    <w:rsid w:val="00163317"/>
    <w:rsid w:val="001655A8"/>
    <w:rsid w:val="00165990"/>
    <w:rsid w:val="00166C77"/>
    <w:rsid w:val="00167EA4"/>
    <w:rsid w:val="0017174F"/>
    <w:rsid w:val="00171909"/>
    <w:rsid w:val="00173D97"/>
    <w:rsid w:val="00174353"/>
    <w:rsid w:val="00176D2A"/>
    <w:rsid w:val="00176F5F"/>
    <w:rsid w:val="001779CF"/>
    <w:rsid w:val="001808C7"/>
    <w:rsid w:val="00180FFA"/>
    <w:rsid w:val="00183309"/>
    <w:rsid w:val="001840E9"/>
    <w:rsid w:val="00184486"/>
    <w:rsid w:val="00184773"/>
    <w:rsid w:val="00184A65"/>
    <w:rsid w:val="00184B7E"/>
    <w:rsid w:val="00185217"/>
    <w:rsid w:val="00185874"/>
    <w:rsid w:val="00186A23"/>
    <w:rsid w:val="00190460"/>
    <w:rsid w:val="0019093F"/>
    <w:rsid w:val="0019136D"/>
    <w:rsid w:val="00193162"/>
    <w:rsid w:val="00194646"/>
    <w:rsid w:val="00194EA6"/>
    <w:rsid w:val="001972B9"/>
    <w:rsid w:val="00197AF9"/>
    <w:rsid w:val="00197FA5"/>
    <w:rsid w:val="001A0506"/>
    <w:rsid w:val="001A0AAE"/>
    <w:rsid w:val="001A3C29"/>
    <w:rsid w:val="001A4219"/>
    <w:rsid w:val="001A537C"/>
    <w:rsid w:val="001A577B"/>
    <w:rsid w:val="001A5B4E"/>
    <w:rsid w:val="001A5B94"/>
    <w:rsid w:val="001A5E67"/>
    <w:rsid w:val="001A766C"/>
    <w:rsid w:val="001B0481"/>
    <w:rsid w:val="001B3009"/>
    <w:rsid w:val="001B31EC"/>
    <w:rsid w:val="001B5DAA"/>
    <w:rsid w:val="001C050B"/>
    <w:rsid w:val="001C11D8"/>
    <w:rsid w:val="001C253D"/>
    <w:rsid w:val="001C3C07"/>
    <w:rsid w:val="001C4A2A"/>
    <w:rsid w:val="001C51FC"/>
    <w:rsid w:val="001C59B5"/>
    <w:rsid w:val="001C634D"/>
    <w:rsid w:val="001C7273"/>
    <w:rsid w:val="001C7892"/>
    <w:rsid w:val="001D14C3"/>
    <w:rsid w:val="001D1E81"/>
    <w:rsid w:val="001D2E3C"/>
    <w:rsid w:val="001D33BF"/>
    <w:rsid w:val="001D3B03"/>
    <w:rsid w:val="001D4999"/>
    <w:rsid w:val="001E11F8"/>
    <w:rsid w:val="001E1438"/>
    <w:rsid w:val="001E2876"/>
    <w:rsid w:val="001E32F4"/>
    <w:rsid w:val="001E3499"/>
    <w:rsid w:val="001E3A33"/>
    <w:rsid w:val="001E6100"/>
    <w:rsid w:val="001E6241"/>
    <w:rsid w:val="001E62D4"/>
    <w:rsid w:val="001E6718"/>
    <w:rsid w:val="001F0362"/>
    <w:rsid w:val="001F0C36"/>
    <w:rsid w:val="001F1920"/>
    <w:rsid w:val="001F1957"/>
    <w:rsid w:val="001F1E32"/>
    <w:rsid w:val="001F3C10"/>
    <w:rsid w:val="001F4271"/>
    <w:rsid w:val="001F4567"/>
    <w:rsid w:val="001F5988"/>
    <w:rsid w:val="001F6A54"/>
    <w:rsid w:val="001F6BBF"/>
    <w:rsid w:val="001F78A3"/>
    <w:rsid w:val="001F79C8"/>
    <w:rsid w:val="001F7F94"/>
    <w:rsid w:val="002016F7"/>
    <w:rsid w:val="00201B79"/>
    <w:rsid w:val="00202504"/>
    <w:rsid w:val="002027ED"/>
    <w:rsid w:val="00202D0C"/>
    <w:rsid w:val="00203024"/>
    <w:rsid w:val="00203973"/>
    <w:rsid w:val="00203F87"/>
    <w:rsid w:val="00204076"/>
    <w:rsid w:val="00204265"/>
    <w:rsid w:val="00204D9A"/>
    <w:rsid w:val="00211874"/>
    <w:rsid w:val="002133D8"/>
    <w:rsid w:val="0021370B"/>
    <w:rsid w:val="00214D77"/>
    <w:rsid w:val="00215106"/>
    <w:rsid w:val="00217CAD"/>
    <w:rsid w:val="00220137"/>
    <w:rsid w:val="00220556"/>
    <w:rsid w:val="00220914"/>
    <w:rsid w:val="00221172"/>
    <w:rsid w:val="00222643"/>
    <w:rsid w:val="00222CB6"/>
    <w:rsid w:val="00223029"/>
    <w:rsid w:val="00223A2E"/>
    <w:rsid w:val="002240D5"/>
    <w:rsid w:val="0022486F"/>
    <w:rsid w:val="00226DA4"/>
    <w:rsid w:val="00232B09"/>
    <w:rsid w:val="002333AF"/>
    <w:rsid w:val="00234C75"/>
    <w:rsid w:val="00235E0B"/>
    <w:rsid w:val="00235E77"/>
    <w:rsid w:val="00235E82"/>
    <w:rsid w:val="00236A25"/>
    <w:rsid w:val="002407E3"/>
    <w:rsid w:val="00241516"/>
    <w:rsid w:val="002419B8"/>
    <w:rsid w:val="002420BA"/>
    <w:rsid w:val="0024295A"/>
    <w:rsid w:val="00242F33"/>
    <w:rsid w:val="00243596"/>
    <w:rsid w:val="00245693"/>
    <w:rsid w:val="00246311"/>
    <w:rsid w:val="002466DA"/>
    <w:rsid w:val="00246BDF"/>
    <w:rsid w:val="0024728C"/>
    <w:rsid w:val="002534A5"/>
    <w:rsid w:val="00254BA2"/>
    <w:rsid w:val="002557F9"/>
    <w:rsid w:val="00257A24"/>
    <w:rsid w:val="0026088B"/>
    <w:rsid w:val="0026360C"/>
    <w:rsid w:val="0026442C"/>
    <w:rsid w:val="00264529"/>
    <w:rsid w:val="00267F91"/>
    <w:rsid w:val="00270522"/>
    <w:rsid w:val="002705F4"/>
    <w:rsid w:val="00271D14"/>
    <w:rsid w:val="002722B7"/>
    <w:rsid w:val="00274663"/>
    <w:rsid w:val="00275311"/>
    <w:rsid w:val="00275C1A"/>
    <w:rsid w:val="00276EAC"/>
    <w:rsid w:val="00277CA0"/>
    <w:rsid w:val="0028025F"/>
    <w:rsid w:val="00281177"/>
    <w:rsid w:val="00281736"/>
    <w:rsid w:val="00281739"/>
    <w:rsid w:val="00283305"/>
    <w:rsid w:val="00283A94"/>
    <w:rsid w:val="00286141"/>
    <w:rsid w:val="00286530"/>
    <w:rsid w:val="00287025"/>
    <w:rsid w:val="00287BD2"/>
    <w:rsid w:val="00291023"/>
    <w:rsid w:val="002914E3"/>
    <w:rsid w:val="002915E3"/>
    <w:rsid w:val="00291CA3"/>
    <w:rsid w:val="00291CEC"/>
    <w:rsid w:val="00291D50"/>
    <w:rsid w:val="00291D5E"/>
    <w:rsid w:val="00292770"/>
    <w:rsid w:val="00293554"/>
    <w:rsid w:val="00293EE1"/>
    <w:rsid w:val="0029467B"/>
    <w:rsid w:val="00294C14"/>
    <w:rsid w:val="00295CAF"/>
    <w:rsid w:val="00296F9C"/>
    <w:rsid w:val="002970E5"/>
    <w:rsid w:val="00297159"/>
    <w:rsid w:val="00297C4B"/>
    <w:rsid w:val="002A1A95"/>
    <w:rsid w:val="002A3A5E"/>
    <w:rsid w:val="002A402D"/>
    <w:rsid w:val="002A4C1B"/>
    <w:rsid w:val="002A5BE5"/>
    <w:rsid w:val="002A5D02"/>
    <w:rsid w:val="002A6461"/>
    <w:rsid w:val="002B07EC"/>
    <w:rsid w:val="002B083E"/>
    <w:rsid w:val="002B0BEF"/>
    <w:rsid w:val="002B22E7"/>
    <w:rsid w:val="002B2736"/>
    <w:rsid w:val="002B2B5D"/>
    <w:rsid w:val="002B5B7D"/>
    <w:rsid w:val="002B609D"/>
    <w:rsid w:val="002B791A"/>
    <w:rsid w:val="002C0979"/>
    <w:rsid w:val="002C1226"/>
    <w:rsid w:val="002C1682"/>
    <w:rsid w:val="002C1F7D"/>
    <w:rsid w:val="002C2483"/>
    <w:rsid w:val="002C3D58"/>
    <w:rsid w:val="002C3FF0"/>
    <w:rsid w:val="002C40AF"/>
    <w:rsid w:val="002C6454"/>
    <w:rsid w:val="002C6BF4"/>
    <w:rsid w:val="002C7193"/>
    <w:rsid w:val="002C765B"/>
    <w:rsid w:val="002C7A3B"/>
    <w:rsid w:val="002D0A09"/>
    <w:rsid w:val="002D1112"/>
    <w:rsid w:val="002D27E8"/>
    <w:rsid w:val="002D2E51"/>
    <w:rsid w:val="002D328D"/>
    <w:rsid w:val="002D33D5"/>
    <w:rsid w:val="002D353E"/>
    <w:rsid w:val="002D36C3"/>
    <w:rsid w:val="002D3D74"/>
    <w:rsid w:val="002D4027"/>
    <w:rsid w:val="002D4C7C"/>
    <w:rsid w:val="002D4EE8"/>
    <w:rsid w:val="002D6387"/>
    <w:rsid w:val="002D6C77"/>
    <w:rsid w:val="002D756E"/>
    <w:rsid w:val="002D794D"/>
    <w:rsid w:val="002E084C"/>
    <w:rsid w:val="002E3063"/>
    <w:rsid w:val="002E30BB"/>
    <w:rsid w:val="002E31DB"/>
    <w:rsid w:val="002E3C1C"/>
    <w:rsid w:val="002E3D9D"/>
    <w:rsid w:val="002E535F"/>
    <w:rsid w:val="002E66A4"/>
    <w:rsid w:val="002F18E0"/>
    <w:rsid w:val="002F206C"/>
    <w:rsid w:val="002F29F5"/>
    <w:rsid w:val="002F37EA"/>
    <w:rsid w:val="002F3E89"/>
    <w:rsid w:val="002F44EF"/>
    <w:rsid w:val="002F4695"/>
    <w:rsid w:val="002F6E95"/>
    <w:rsid w:val="002F7395"/>
    <w:rsid w:val="002F76CD"/>
    <w:rsid w:val="00300FBF"/>
    <w:rsid w:val="003010E7"/>
    <w:rsid w:val="00301B2B"/>
    <w:rsid w:val="00301E4C"/>
    <w:rsid w:val="003024E3"/>
    <w:rsid w:val="00303A4F"/>
    <w:rsid w:val="00304048"/>
    <w:rsid w:val="00304097"/>
    <w:rsid w:val="00304293"/>
    <w:rsid w:val="00304E1D"/>
    <w:rsid w:val="00305682"/>
    <w:rsid w:val="00305687"/>
    <w:rsid w:val="00307B5F"/>
    <w:rsid w:val="00310000"/>
    <w:rsid w:val="00310223"/>
    <w:rsid w:val="00310EEE"/>
    <w:rsid w:val="00312FF0"/>
    <w:rsid w:val="003140BB"/>
    <w:rsid w:val="003144FC"/>
    <w:rsid w:val="00316087"/>
    <w:rsid w:val="003169BC"/>
    <w:rsid w:val="0031703A"/>
    <w:rsid w:val="00321087"/>
    <w:rsid w:val="00321745"/>
    <w:rsid w:val="00321B7A"/>
    <w:rsid w:val="00322361"/>
    <w:rsid w:val="00322650"/>
    <w:rsid w:val="00323E16"/>
    <w:rsid w:val="00324205"/>
    <w:rsid w:val="003255D6"/>
    <w:rsid w:val="003257D9"/>
    <w:rsid w:val="00325915"/>
    <w:rsid w:val="00326D81"/>
    <w:rsid w:val="00326DA4"/>
    <w:rsid w:val="00330490"/>
    <w:rsid w:val="003311E5"/>
    <w:rsid w:val="003312C1"/>
    <w:rsid w:val="003312D1"/>
    <w:rsid w:val="003312ED"/>
    <w:rsid w:val="00331A29"/>
    <w:rsid w:val="0033359D"/>
    <w:rsid w:val="00333CF9"/>
    <w:rsid w:val="00333EA1"/>
    <w:rsid w:val="0033443E"/>
    <w:rsid w:val="00335642"/>
    <w:rsid w:val="003359AD"/>
    <w:rsid w:val="00336403"/>
    <w:rsid w:val="003404F4"/>
    <w:rsid w:val="003411DE"/>
    <w:rsid w:val="003417AD"/>
    <w:rsid w:val="003421A3"/>
    <w:rsid w:val="003425AB"/>
    <w:rsid w:val="003446E9"/>
    <w:rsid w:val="00344FA5"/>
    <w:rsid w:val="00346644"/>
    <w:rsid w:val="00352290"/>
    <w:rsid w:val="00352854"/>
    <w:rsid w:val="00352A0A"/>
    <w:rsid w:val="003531CF"/>
    <w:rsid w:val="00353AA6"/>
    <w:rsid w:val="00354C0C"/>
    <w:rsid w:val="00354CA8"/>
    <w:rsid w:val="00356B9B"/>
    <w:rsid w:val="00357689"/>
    <w:rsid w:val="00357A38"/>
    <w:rsid w:val="00357ADE"/>
    <w:rsid w:val="003600AD"/>
    <w:rsid w:val="003612FB"/>
    <w:rsid w:val="00361BAE"/>
    <w:rsid w:val="00362F45"/>
    <w:rsid w:val="0036413E"/>
    <w:rsid w:val="00364F98"/>
    <w:rsid w:val="00365074"/>
    <w:rsid w:val="00365A57"/>
    <w:rsid w:val="003663FB"/>
    <w:rsid w:val="00366B82"/>
    <w:rsid w:val="0037105D"/>
    <w:rsid w:val="00371CD5"/>
    <w:rsid w:val="00371EDE"/>
    <w:rsid w:val="003726CB"/>
    <w:rsid w:val="00373B07"/>
    <w:rsid w:val="00375C5F"/>
    <w:rsid w:val="00375EAA"/>
    <w:rsid w:val="003761FF"/>
    <w:rsid w:val="00377445"/>
    <w:rsid w:val="003802F1"/>
    <w:rsid w:val="003805E3"/>
    <w:rsid w:val="00380E6D"/>
    <w:rsid w:val="00381583"/>
    <w:rsid w:val="003818C6"/>
    <w:rsid w:val="00381EFC"/>
    <w:rsid w:val="00382BEB"/>
    <w:rsid w:val="003842AF"/>
    <w:rsid w:val="00384C0D"/>
    <w:rsid w:val="0038676F"/>
    <w:rsid w:val="00387968"/>
    <w:rsid w:val="0039186F"/>
    <w:rsid w:val="00391B08"/>
    <w:rsid w:val="00392E14"/>
    <w:rsid w:val="00392EA0"/>
    <w:rsid w:val="003935F9"/>
    <w:rsid w:val="00393A00"/>
    <w:rsid w:val="00394253"/>
    <w:rsid w:val="003A01B5"/>
    <w:rsid w:val="003A0EAC"/>
    <w:rsid w:val="003A1FF2"/>
    <w:rsid w:val="003A262F"/>
    <w:rsid w:val="003A3219"/>
    <w:rsid w:val="003A4349"/>
    <w:rsid w:val="003A44A1"/>
    <w:rsid w:val="003A4823"/>
    <w:rsid w:val="003A4B7C"/>
    <w:rsid w:val="003A538E"/>
    <w:rsid w:val="003A7007"/>
    <w:rsid w:val="003A77F0"/>
    <w:rsid w:val="003B01FA"/>
    <w:rsid w:val="003B03BD"/>
    <w:rsid w:val="003B0D71"/>
    <w:rsid w:val="003B0EC9"/>
    <w:rsid w:val="003B11EC"/>
    <w:rsid w:val="003B4602"/>
    <w:rsid w:val="003B4B81"/>
    <w:rsid w:val="003B5003"/>
    <w:rsid w:val="003B50DC"/>
    <w:rsid w:val="003B5DFA"/>
    <w:rsid w:val="003B76C5"/>
    <w:rsid w:val="003C19AF"/>
    <w:rsid w:val="003C2581"/>
    <w:rsid w:val="003C320D"/>
    <w:rsid w:val="003C4670"/>
    <w:rsid w:val="003C49B5"/>
    <w:rsid w:val="003C6A9C"/>
    <w:rsid w:val="003C790E"/>
    <w:rsid w:val="003D26A7"/>
    <w:rsid w:val="003D3EF8"/>
    <w:rsid w:val="003D4CE4"/>
    <w:rsid w:val="003D4D40"/>
    <w:rsid w:val="003D521A"/>
    <w:rsid w:val="003D5509"/>
    <w:rsid w:val="003D5EAD"/>
    <w:rsid w:val="003D5F42"/>
    <w:rsid w:val="003D6A7D"/>
    <w:rsid w:val="003D6CE8"/>
    <w:rsid w:val="003E15BE"/>
    <w:rsid w:val="003E29DE"/>
    <w:rsid w:val="003E4340"/>
    <w:rsid w:val="003E4E2D"/>
    <w:rsid w:val="003E6419"/>
    <w:rsid w:val="003E7EEF"/>
    <w:rsid w:val="003F02DF"/>
    <w:rsid w:val="003F0BC9"/>
    <w:rsid w:val="003F1164"/>
    <w:rsid w:val="003F16EE"/>
    <w:rsid w:val="003F399B"/>
    <w:rsid w:val="003F3BB7"/>
    <w:rsid w:val="003F4538"/>
    <w:rsid w:val="003F4C16"/>
    <w:rsid w:val="003F52C1"/>
    <w:rsid w:val="003F5991"/>
    <w:rsid w:val="003F5B7A"/>
    <w:rsid w:val="003F6B7C"/>
    <w:rsid w:val="003F7919"/>
    <w:rsid w:val="0040036B"/>
    <w:rsid w:val="00401180"/>
    <w:rsid w:val="00401734"/>
    <w:rsid w:val="0040294A"/>
    <w:rsid w:val="00403AAB"/>
    <w:rsid w:val="00404210"/>
    <w:rsid w:val="0040459E"/>
    <w:rsid w:val="0040518A"/>
    <w:rsid w:val="004074FA"/>
    <w:rsid w:val="00407CC5"/>
    <w:rsid w:val="004103DD"/>
    <w:rsid w:val="00411749"/>
    <w:rsid w:val="00411CBE"/>
    <w:rsid w:val="0041212A"/>
    <w:rsid w:val="004126C3"/>
    <w:rsid w:val="004127C9"/>
    <w:rsid w:val="00412B5E"/>
    <w:rsid w:val="00412FB0"/>
    <w:rsid w:val="00413356"/>
    <w:rsid w:val="0041336C"/>
    <w:rsid w:val="004135E8"/>
    <w:rsid w:val="00414908"/>
    <w:rsid w:val="00420438"/>
    <w:rsid w:val="00421AB2"/>
    <w:rsid w:val="004231BA"/>
    <w:rsid w:val="004234F6"/>
    <w:rsid w:val="00423585"/>
    <w:rsid w:val="00426815"/>
    <w:rsid w:val="00427815"/>
    <w:rsid w:val="00427A52"/>
    <w:rsid w:val="0043097B"/>
    <w:rsid w:val="00430D5C"/>
    <w:rsid w:val="0043238D"/>
    <w:rsid w:val="00433CC8"/>
    <w:rsid w:val="00434517"/>
    <w:rsid w:val="00434542"/>
    <w:rsid w:val="004366DB"/>
    <w:rsid w:val="00436E7F"/>
    <w:rsid w:val="004379A2"/>
    <w:rsid w:val="00440909"/>
    <w:rsid w:val="004409C1"/>
    <w:rsid w:val="00440C31"/>
    <w:rsid w:val="00440CCB"/>
    <w:rsid w:val="00441295"/>
    <w:rsid w:val="004414F2"/>
    <w:rsid w:val="00441C20"/>
    <w:rsid w:val="00441DD2"/>
    <w:rsid w:val="0044338C"/>
    <w:rsid w:val="0044396E"/>
    <w:rsid w:val="00443A5B"/>
    <w:rsid w:val="00444E54"/>
    <w:rsid w:val="004450CD"/>
    <w:rsid w:val="0044544A"/>
    <w:rsid w:val="004457AD"/>
    <w:rsid w:val="004469D4"/>
    <w:rsid w:val="00447268"/>
    <w:rsid w:val="004476BA"/>
    <w:rsid w:val="00447DC0"/>
    <w:rsid w:val="004525F1"/>
    <w:rsid w:val="0045338C"/>
    <w:rsid w:val="0045346E"/>
    <w:rsid w:val="004544BF"/>
    <w:rsid w:val="00454DE7"/>
    <w:rsid w:val="004563ED"/>
    <w:rsid w:val="00456A78"/>
    <w:rsid w:val="00457A8F"/>
    <w:rsid w:val="00462CE0"/>
    <w:rsid w:val="0046329A"/>
    <w:rsid w:val="00463B38"/>
    <w:rsid w:val="00463E4B"/>
    <w:rsid w:val="00463E7C"/>
    <w:rsid w:val="00464DB4"/>
    <w:rsid w:val="00465950"/>
    <w:rsid w:val="00465957"/>
    <w:rsid w:val="00465B42"/>
    <w:rsid w:val="00466FCE"/>
    <w:rsid w:val="004675AA"/>
    <w:rsid w:val="00467E31"/>
    <w:rsid w:val="004709EC"/>
    <w:rsid w:val="00470F5A"/>
    <w:rsid w:val="004725B1"/>
    <w:rsid w:val="004754FA"/>
    <w:rsid w:val="004755E1"/>
    <w:rsid w:val="00475BBF"/>
    <w:rsid w:val="00477C51"/>
    <w:rsid w:val="004804A5"/>
    <w:rsid w:val="00480579"/>
    <w:rsid w:val="00482272"/>
    <w:rsid w:val="004849FB"/>
    <w:rsid w:val="00485461"/>
    <w:rsid w:val="004856CB"/>
    <w:rsid w:val="004857BE"/>
    <w:rsid w:val="00485A2E"/>
    <w:rsid w:val="00485F81"/>
    <w:rsid w:val="00485FEB"/>
    <w:rsid w:val="00487BC7"/>
    <w:rsid w:val="004914D6"/>
    <w:rsid w:val="00491830"/>
    <w:rsid w:val="00492C92"/>
    <w:rsid w:val="00493728"/>
    <w:rsid w:val="00497C44"/>
    <w:rsid w:val="004A04B9"/>
    <w:rsid w:val="004A0FF4"/>
    <w:rsid w:val="004A1114"/>
    <w:rsid w:val="004A1B16"/>
    <w:rsid w:val="004A2CA0"/>
    <w:rsid w:val="004A6F98"/>
    <w:rsid w:val="004B074D"/>
    <w:rsid w:val="004B24D8"/>
    <w:rsid w:val="004B2C86"/>
    <w:rsid w:val="004B2F3B"/>
    <w:rsid w:val="004B5FF2"/>
    <w:rsid w:val="004B62E1"/>
    <w:rsid w:val="004B79A1"/>
    <w:rsid w:val="004C09AF"/>
    <w:rsid w:val="004C2EA3"/>
    <w:rsid w:val="004C5950"/>
    <w:rsid w:val="004D058D"/>
    <w:rsid w:val="004D0AA6"/>
    <w:rsid w:val="004D0CC1"/>
    <w:rsid w:val="004D103F"/>
    <w:rsid w:val="004D1DAC"/>
    <w:rsid w:val="004D1ECC"/>
    <w:rsid w:val="004D227B"/>
    <w:rsid w:val="004D2407"/>
    <w:rsid w:val="004D2F5D"/>
    <w:rsid w:val="004D3FC2"/>
    <w:rsid w:val="004D4486"/>
    <w:rsid w:val="004D4CC0"/>
    <w:rsid w:val="004D505A"/>
    <w:rsid w:val="004D52C4"/>
    <w:rsid w:val="004D60B0"/>
    <w:rsid w:val="004D60D6"/>
    <w:rsid w:val="004D785D"/>
    <w:rsid w:val="004D7ED0"/>
    <w:rsid w:val="004E1547"/>
    <w:rsid w:val="004E4D90"/>
    <w:rsid w:val="004E5627"/>
    <w:rsid w:val="004E6341"/>
    <w:rsid w:val="004E6916"/>
    <w:rsid w:val="004E6FFE"/>
    <w:rsid w:val="004E7A5E"/>
    <w:rsid w:val="004F03C0"/>
    <w:rsid w:val="004F095A"/>
    <w:rsid w:val="004F10A6"/>
    <w:rsid w:val="004F17A0"/>
    <w:rsid w:val="004F20F0"/>
    <w:rsid w:val="004F2C7B"/>
    <w:rsid w:val="004F2E37"/>
    <w:rsid w:val="004F3215"/>
    <w:rsid w:val="004F5E14"/>
    <w:rsid w:val="004F6B86"/>
    <w:rsid w:val="004F6BB7"/>
    <w:rsid w:val="004F79F5"/>
    <w:rsid w:val="004F7F16"/>
    <w:rsid w:val="00500412"/>
    <w:rsid w:val="0050054D"/>
    <w:rsid w:val="005011E9"/>
    <w:rsid w:val="00501213"/>
    <w:rsid w:val="0050227A"/>
    <w:rsid w:val="00502C68"/>
    <w:rsid w:val="00503AD1"/>
    <w:rsid w:val="00504006"/>
    <w:rsid w:val="0050548B"/>
    <w:rsid w:val="0050549E"/>
    <w:rsid w:val="00506069"/>
    <w:rsid w:val="00506E43"/>
    <w:rsid w:val="00512B70"/>
    <w:rsid w:val="005132EE"/>
    <w:rsid w:val="00513E25"/>
    <w:rsid w:val="00515DC3"/>
    <w:rsid w:val="00515E12"/>
    <w:rsid w:val="0051780A"/>
    <w:rsid w:val="00521748"/>
    <w:rsid w:val="00524F55"/>
    <w:rsid w:val="0052555A"/>
    <w:rsid w:val="0052610B"/>
    <w:rsid w:val="005261E3"/>
    <w:rsid w:val="0052715A"/>
    <w:rsid w:val="005273DB"/>
    <w:rsid w:val="00527FCB"/>
    <w:rsid w:val="005300A9"/>
    <w:rsid w:val="00530546"/>
    <w:rsid w:val="00531C0F"/>
    <w:rsid w:val="005324C8"/>
    <w:rsid w:val="0053643C"/>
    <w:rsid w:val="005369BD"/>
    <w:rsid w:val="00536ACB"/>
    <w:rsid w:val="00536CDD"/>
    <w:rsid w:val="00536DBF"/>
    <w:rsid w:val="00537BBC"/>
    <w:rsid w:val="00537BDB"/>
    <w:rsid w:val="00541462"/>
    <w:rsid w:val="00541ECC"/>
    <w:rsid w:val="00542E66"/>
    <w:rsid w:val="00544A26"/>
    <w:rsid w:val="00544DA7"/>
    <w:rsid w:val="00545753"/>
    <w:rsid w:val="0054588C"/>
    <w:rsid w:val="005459C2"/>
    <w:rsid w:val="00546AF2"/>
    <w:rsid w:val="005470C9"/>
    <w:rsid w:val="0054746E"/>
    <w:rsid w:val="0055058D"/>
    <w:rsid w:val="00550594"/>
    <w:rsid w:val="00551064"/>
    <w:rsid w:val="00551881"/>
    <w:rsid w:val="00552550"/>
    <w:rsid w:val="0055290E"/>
    <w:rsid w:val="00552C5E"/>
    <w:rsid w:val="0055310A"/>
    <w:rsid w:val="00553381"/>
    <w:rsid w:val="00553876"/>
    <w:rsid w:val="00556510"/>
    <w:rsid w:val="00557066"/>
    <w:rsid w:val="005600A5"/>
    <w:rsid w:val="0056146D"/>
    <w:rsid w:val="00561929"/>
    <w:rsid w:val="00562630"/>
    <w:rsid w:val="005628CD"/>
    <w:rsid w:val="00562923"/>
    <w:rsid w:val="00562EC4"/>
    <w:rsid w:val="00563547"/>
    <w:rsid w:val="00565287"/>
    <w:rsid w:val="00565EB9"/>
    <w:rsid w:val="005666CC"/>
    <w:rsid w:val="005667FC"/>
    <w:rsid w:val="0056739E"/>
    <w:rsid w:val="00567617"/>
    <w:rsid w:val="00570960"/>
    <w:rsid w:val="00570F8F"/>
    <w:rsid w:val="0057121A"/>
    <w:rsid w:val="0057141B"/>
    <w:rsid w:val="005720CD"/>
    <w:rsid w:val="005744B8"/>
    <w:rsid w:val="005749A0"/>
    <w:rsid w:val="00574FBD"/>
    <w:rsid w:val="00577FB8"/>
    <w:rsid w:val="00581754"/>
    <w:rsid w:val="00582455"/>
    <w:rsid w:val="00582A7A"/>
    <w:rsid w:val="00583D26"/>
    <w:rsid w:val="00584195"/>
    <w:rsid w:val="0058536F"/>
    <w:rsid w:val="00585E43"/>
    <w:rsid w:val="00586214"/>
    <w:rsid w:val="005876FF"/>
    <w:rsid w:val="00587A1E"/>
    <w:rsid w:val="00587B8D"/>
    <w:rsid w:val="00587F72"/>
    <w:rsid w:val="00591620"/>
    <w:rsid w:val="005929E3"/>
    <w:rsid w:val="00596260"/>
    <w:rsid w:val="00597182"/>
    <w:rsid w:val="005A08E7"/>
    <w:rsid w:val="005A1B35"/>
    <w:rsid w:val="005A28E3"/>
    <w:rsid w:val="005A3632"/>
    <w:rsid w:val="005B12E7"/>
    <w:rsid w:val="005B13AC"/>
    <w:rsid w:val="005B23F2"/>
    <w:rsid w:val="005B2BB0"/>
    <w:rsid w:val="005B314E"/>
    <w:rsid w:val="005B31F5"/>
    <w:rsid w:val="005B3579"/>
    <w:rsid w:val="005B36E5"/>
    <w:rsid w:val="005B579C"/>
    <w:rsid w:val="005B5B7D"/>
    <w:rsid w:val="005B62A8"/>
    <w:rsid w:val="005B6D7C"/>
    <w:rsid w:val="005B79D0"/>
    <w:rsid w:val="005C38D9"/>
    <w:rsid w:val="005C6E7C"/>
    <w:rsid w:val="005C7011"/>
    <w:rsid w:val="005C71FC"/>
    <w:rsid w:val="005C76BA"/>
    <w:rsid w:val="005D054F"/>
    <w:rsid w:val="005D0CC3"/>
    <w:rsid w:val="005D0D79"/>
    <w:rsid w:val="005D1F78"/>
    <w:rsid w:val="005D23CC"/>
    <w:rsid w:val="005D2900"/>
    <w:rsid w:val="005D2EF0"/>
    <w:rsid w:val="005D2FBD"/>
    <w:rsid w:val="005D4457"/>
    <w:rsid w:val="005D49F0"/>
    <w:rsid w:val="005D4A38"/>
    <w:rsid w:val="005D538F"/>
    <w:rsid w:val="005D68EF"/>
    <w:rsid w:val="005D7D7F"/>
    <w:rsid w:val="005E11B8"/>
    <w:rsid w:val="005E222A"/>
    <w:rsid w:val="005E2BF4"/>
    <w:rsid w:val="005E2ECE"/>
    <w:rsid w:val="005E3223"/>
    <w:rsid w:val="005E4795"/>
    <w:rsid w:val="005E4ADE"/>
    <w:rsid w:val="005E6182"/>
    <w:rsid w:val="005E6338"/>
    <w:rsid w:val="005E7339"/>
    <w:rsid w:val="005E7913"/>
    <w:rsid w:val="005E7AB2"/>
    <w:rsid w:val="005F03D1"/>
    <w:rsid w:val="005F1538"/>
    <w:rsid w:val="005F15D9"/>
    <w:rsid w:val="005F1FE9"/>
    <w:rsid w:val="005F34C1"/>
    <w:rsid w:val="005F3901"/>
    <w:rsid w:val="005F5036"/>
    <w:rsid w:val="006004D6"/>
    <w:rsid w:val="00600603"/>
    <w:rsid w:val="006010BA"/>
    <w:rsid w:val="00601189"/>
    <w:rsid w:val="00601381"/>
    <w:rsid w:val="006021D2"/>
    <w:rsid w:val="006030C5"/>
    <w:rsid w:val="00603587"/>
    <w:rsid w:val="006070F7"/>
    <w:rsid w:val="00607798"/>
    <w:rsid w:val="00607849"/>
    <w:rsid w:val="00612550"/>
    <w:rsid w:val="0061288A"/>
    <w:rsid w:val="00612EEE"/>
    <w:rsid w:val="006149A3"/>
    <w:rsid w:val="00615692"/>
    <w:rsid w:val="00615C66"/>
    <w:rsid w:val="00615F9E"/>
    <w:rsid w:val="00616070"/>
    <w:rsid w:val="00616CB6"/>
    <w:rsid w:val="0061783C"/>
    <w:rsid w:val="00617886"/>
    <w:rsid w:val="00620933"/>
    <w:rsid w:val="00621FCF"/>
    <w:rsid w:val="00623120"/>
    <w:rsid w:val="0062564B"/>
    <w:rsid w:val="0062729F"/>
    <w:rsid w:val="006279C1"/>
    <w:rsid w:val="00630894"/>
    <w:rsid w:val="006308EB"/>
    <w:rsid w:val="00632F67"/>
    <w:rsid w:val="00632F9A"/>
    <w:rsid w:val="0063372D"/>
    <w:rsid w:val="00636A1A"/>
    <w:rsid w:val="0063754E"/>
    <w:rsid w:val="00640343"/>
    <w:rsid w:val="0064089D"/>
    <w:rsid w:val="00641E02"/>
    <w:rsid w:val="00643044"/>
    <w:rsid w:val="00643547"/>
    <w:rsid w:val="00644532"/>
    <w:rsid w:val="00644ADF"/>
    <w:rsid w:val="006450D4"/>
    <w:rsid w:val="0064582D"/>
    <w:rsid w:val="00646023"/>
    <w:rsid w:val="006507DE"/>
    <w:rsid w:val="00651C91"/>
    <w:rsid w:val="006535ED"/>
    <w:rsid w:val="0065382F"/>
    <w:rsid w:val="00653A92"/>
    <w:rsid w:val="00653C2E"/>
    <w:rsid w:val="00653C9E"/>
    <w:rsid w:val="00654493"/>
    <w:rsid w:val="0065513D"/>
    <w:rsid w:val="00655352"/>
    <w:rsid w:val="006556AE"/>
    <w:rsid w:val="00656CDF"/>
    <w:rsid w:val="00656E32"/>
    <w:rsid w:val="006571C7"/>
    <w:rsid w:val="006579B1"/>
    <w:rsid w:val="00661766"/>
    <w:rsid w:val="00662421"/>
    <w:rsid w:val="00663BE9"/>
    <w:rsid w:val="00665078"/>
    <w:rsid w:val="00665D33"/>
    <w:rsid w:val="00665F9D"/>
    <w:rsid w:val="0066635E"/>
    <w:rsid w:val="00667D9B"/>
    <w:rsid w:val="00670B75"/>
    <w:rsid w:val="00672AB1"/>
    <w:rsid w:val="006737C9"/>
    <w:rsid w:val="00674863"/>
    <w:rsid w:val="00675376"/>
    <w:rsid w:val="006758E1"/>
    <w:rsid w:val="00675FE0"/>
    <w:rsid w:val="006766D6"/>
    <w:rsid w:val="00676DD9"/>
    <w:rsid w:val="00681C18"/>
    <w:rsid w:val="006831CD"/>
    <w:rsid w:val="006832A1"/>
    <w:rsid w:val="006833A7"/>
    <w:rsid w:val="00683F55"/>
    <w:rsid w:val="006849D6"/>
    <w:rsid w:val="0068566D"/>
    <w:rsid w:val="00685925"/>
    <w:rsid w:val="00685FB0"/>
    <w:rsid w:val="006868BD"/>
    <w:rsid w:val="00686D3E"/>
    <w:rsid w:val="00686FB8"/>
    <w:rsid w:val="00687910"/>
    <w:rsid w:val="006906E1"/>
    <w:rsid w:val="00691B77"/>
    <w:rsid w:val="00691F43"/>
    <w:rsid w:val="00693625"/>
    <w:rsid w:val="00694D48"/>
    <w:rsid w:val="00696FAE"/>
    <w:rsid w:val="006972C6"/>
    <w:rsid w:val="006973F5"/>
    <w:rsid w:val="006977DB"/>
    <w:rsid w:val="00697EB3"/>
    <w:rsid w:val="006A091A"/>
    <w:rsid w:val="006A1001"/>
    <w:rsid w:val="006A1603"/>
    <w:rsid w:val="006A1DDF"/>
    <w:rsid w:val="006A3143"/>
    <w:rsid w:val="006A3501"/>
    <w:rsid w:val="006A4995"/>
    <w:rsid w:val="006A4E91"/>
    <w:rsid w:val="006A51DE"/>
    <w:rsid w:val="006A51FF"/>
    <w:rsid w:val="006A5445"/>
    <w:rsid w:val="006A58A6"/>
    <w:rsid w:val="006A59B7"/>
    <w:rsid w:val="006A5C1C"/>
    <w:rsid w:val="006A670D"/>
    <w:rsid w:val="006A6A9A"/>
    <w:rsid w:val="006A6B2F"/>
    <w:rsid w:val="006A6C84"/>
    <w:rsid w:val="006B019A"/>
    <w:rsid w:val="006B05BF"/>
    <w:rsid w:val="006B13EA"/>
    <w:rsid w:val="006B2635"/>
    <w:rsid w:val="006B3669"/>
    <w:rsid w:val="006B407F"/>
    <w:rsid w:val="006B4481"/>
    <w:rsid w:val="006B5E65"/>
    <w:rsid w:val="006B6DBA"/>
    <w:rsid w:val="006B7758"/>
    <w:rsid w:val="006B7858"/>
    <w:rsid w:val="006B7BC8"/>
    <w:rsid w:val="006C0703"/>
    <w:rsid w:val="006C0FA3"/>
    <w:rsid w:val="006C1DA4"/>
    <w:rsid w:val="006C1E6D"/>
    <w:rsid w:val="006C1F63"/>
    <w:rsid w:val="006C2EB4"/>
    <w:rsid w:val="006C384B"/>
    <w:rsid w:val="006C39DA"/>
    <w:rsid w:val="006C400F"/>
    <w:rsid w:val="006C5886"/>
    <w:rsid w:val="006C7C75"/>
    <w:rsid w:val="006D0940"/>
    <w:rsid w:val="006D1473"/>
    <w:rsid w:val="006D1C40"/>
    <w:rsid w:val="006D2B16"/>
    <w:rsid w:val="006D3E85"/>
    <w:rsid w:val="006D4788"/>
    <w:rsid w:val="006D4A05"/>
    <w:rsid w:val="006D6DCE"/>
    <w:rsid w:val="006D6F00"/>
    <w:rsid w:val="006D708A"/>
    <w:rsid w:val="006E0120"/>
    <w:rsid w:val="006E17E0"/>
    <w:rsid w:val="006E183B"/>
    <w:rsid w:val="006E3159"/>
    <w:rsid w:val="006E3849"/>
    <w:rsid w:val="006E4447"/>
    <w:rsid w:val="006E4954"/>
    <w:rsid w:val="006E66CC"/>
    <w:rsid w:val="006E688B"/>
    <w:rsid w:val="006E7264"/>
    <w:rsid w:val="006E785D"/>
    <w:rsid w:val="006E7AFA"/>
    <w:rsid w:val="006E7ED8"/>
    <w:rsid w:val="006F053B"/>
    <w:rsid w:val="006F1D76"/>
    <w:rsid w:val="006F2846"/>
    <w:rsid w:val="006F5937"/>
    <w:rsid w:val="006F61A7"/>
    <w:rsid w:val="006F62DB"/>
    <w:rsid w:val="006F66F3"/>
    <w:rsid w:val="006F7166"/>
    <w:rsid w:val="006F7B7D"/>
    <w:rsid w:val="00700A18"/>
    <w:rsid w:val="007027C6"/>
    <w:rsid w:val="00702C8E"/>
    <w:rsid w:val="00703E42"/>
    <w:rsid w:val="00704376"/>
    <w:rsid w:val="00704461"/>
    <w:rsid w:val="00704560"/>
    <w:rsid w:val="007047B4"/>
    <w:rsid w:val="00704836"/>
    <w:rsid w:val="007054CE"/>
    <w:rsid w:val="007069AE"/>
    <w:rsid w:val="00706DE4"/>
    <w:rsid w:val="007103DF"/>
    <w:rsid w:val="0071191A"/>
    <w:rsid w:val="00711E56"/>
    <w:rsid w:val="007122C4"/>
    <w:rsid w:val="007127E4"/>
    <w:rsid w:val="00713285"/>
    <w:rsid w:val="00713884"/>
    <w:rsid w:val="00714A3D"/>
    <w:rsid w:val="007153A8"/>
    <w:rsid w:val="00716B01"/>
    <w:rsid w:val="00717064"/>
    <w:rsid w:val="00717AAA"/>
    <w:rsid w:val="00720FF5"/>
    <w:rsid w:val="00722171"/>
    <w:rsid w:val="0072373F"/>
    <w:rsid w:val="0072383C"/>
    <w:rsid w:val="00723B4D"/>
    <w:rsid w:val="00723C1A"/>
    <w:rsid w:val="00724333"/>
    <w:rsid w:val="007247B3"/>
    <w:rsid w:val="00724D39"/>
    <w:rsid w:val="00725147"/>
    <w:rsid w:val="00725496"/>
    <w:rsid w:val="00725BE7"/>
    <w:rsid w:val="00726951"/>
    <w:rsid w:val="00727A37"/>
    <w:rsid w:val="00727CE9"/>
    <w:rsid w:val="00730565"/>
    <w:rsid w:val="007312B2"/>
    <w:rsid w:val="007317D8"/>
    <w:rsid w:val="00731ECB"/>
    <w:rsid w:val="0073250C"/>
    <w:rsid w:val="0073391D"/>
    <w:rsid w:val="0073571A"/>
    <w:rsid w:val="00736AC8"/>
    <w:rsid w:val="00737617"/>
    <w:rsid w:val="00742288"/>
    <w:rsid w:val="007427B5"/>
    <w:rsid w:val="00742C0F"/>
    <w:rsid w:val="007430B3"/>
    <w:rsid w:val="00744DCD"/>
    <w:rsid w:val="00747B0F"/>
    <w:rsid w:val="00752A5B"/>
    <w:rsid w:val="007530D4"/>
    <w:rsid w:val="00754EA6"/>
    <w:rsid w:val="0075566A"/>
    <w:rsid w:val="00755936"/>
    <w:rsid w:val="007567AE"/>
    <w:rsid w:val="00756C90"/>
    <w:rsid w:val="007574F0"/>
    <w:rsid w:val="00757989"/>
    <w:rsid w:val="00760F3B"/>
    <w:rsid w:val="007615D2"/>
    <w:rsid w:val="00762B4B"/>
    <w:rsid w:val="00762FCC"/>
    <w:rsid w:val="0076447D"/>
    <w:rsid w:val="00767572"/>
    <w:rsid w:val="0076792A"/>
    <w:rsid w:val="0077123C"/>
    <w:rsid w:val="007713C0"/>
    <w:rsid w:val="00771FA9"/>
    <w:rsid w:val="0077366F"/>
    <w:rsid w:val="0077370C"/>
    <w:rsid w:val="00774CB2"/>
    <w:rsid w:val="00775A67"/>
    <w:rsid w:val="00775F0F"/>
    <w:rsid w:val="00777027"/>
    <w:rsid w:val="0077727A"/>
    <w:rsid w:val="00777EB3"/>
    <w:rsid w:val="00780317"/>
    <w:rsid w:val="00780A10"/>
    <w:rsid w:val="00780FDA"/>
    <w:rsid w:val="007813A7"/>
    <w:rsid w:val="0078226F"/>
    <w:rsid w:val="00782A87"/>
    <w:rsid w:val="0078462A"/>
    <w:rsid w:val="0078464C"/>
    <w:rsid w:val="00784C9E"/>
    <w:rsid w:val="0078663A"/>
    <w:rsid w:val="00786951"/>
    <w:rsid w:val="00786B3C"/>
    <w:rsid w:val="00786B42"/>
    <w:rsid w:val="00787E60"/>
    <w:rsid w:val="007908E8"/>
    <w:rsid w:val="007918F3"/>
    <w:rsid w:val="00791AA0"/>
    <w:rsid w:val="007937C9"/>
    <w:rsid w:val="00793867"/>
    <w:rsid w:val="00794B0A"/>
    <w:rsid w:val="00794CBF"/>
    <w:rsid w:val="00797A43"/>
    <w:rsid w:val="007A0B1E"/>
    <w:rsid w:val="007A207F"/>
    <w:rsid w:val="007A3418"/>
    <w:rsid w:val="007A7B0C"/>
    <w:rsid w:val="007A7C16"/>
    <w:rsid w:val="007B02F1"/>
    <w:rsid w:val="007B033C"/>
    <w:rsid w:val="007B10FA"/>
    <w:rsid w:val="007B1D4E"/>
    <w:rsid w:val="007B43AF"/>
    <w:rsid w:val="007B5802"/>
    <w:rsid w:val="007B6F05"/>
    <w:rsid w:val="007B706E"/>
    <w:rsid w:val="007B756B"/>
    <w:rsid w:val="007B7AAF"/>
    <w:rsid w:val="007B7E02"/>
    <w:rsid w:val="007C18EB"/>
    <w:rsid w:val="007C3275"/>
    <w:rsid w:val="007C4428"/>
    <w:rsid w:val="007C5538"/>
    <w:rsid w:val="007C68B8"/>
    <w:rsid w:val="007C786A"/>
    <w:rsid w:val="007D07B8"/>
    <w:rsid w:val="007D24C6"/>
    <w:rsid w:val="007D3A49"/>
    <w:rsid w:val="007D6F8B"/>
    <w:rsid w:val="007D7719"/>
    <w:rsid w:val="007D7E23"/>
    <w:rsid w:val="007E1A37"/>
    <w:rsid w:val="007E1C50"/>
    <w:rsid w:val="007E2131"/>
    <w:rsid w:val="007E2635"/>
    <w:rsid w:val="007E283F"/>
    <w:rsid w:val="007E2C5B"/>
    <w:rsid w:val="007E34F8"/>
    <w:rsid w:val="007E350E"/>
    <w:rsid w:val="007E4F5B"/>
    <w:rsid w:val="007E51B4"/>
    <w:rsid w:val="007E5FDB"/>
    <w:rsid w:val="007E7B15"/>
    <w:rsid w:val="007F17CF"/>
    <w:rsid w:val="007F209E"/>
    <w:rsid w:val="007F2920"/>
    <w:rsid w:val="007F3095"/>
    <w:rsid w:val="007F36DB"/>
    <w:rsid w:val="007F49A3"/>
    <w:rsid w:val="007F4F49"/>
    <w:rsid w:val="007F5210"/>
    <w:rsid w:val="007F5895"/>
    <w:rsid w:val="007F592A"/>
    <w:rsid w:val="007F7ADE"/>
    <w:rsid w:val="008006B7"/>
    <w:rsid w:val="00800CC2"/>
    <w:rsid w:val="00800DDF"/>
    <w:rsid w:val="00801219"/>
    <w:rsid w:val="00801499"/>
    <w:rsid w:val="0080151E"/>
    <w:rsid w:val="0080332D"/>
    <w:rsid w:val="00803AD7"/>
    <w:rsid w:val="00803CF9"/>
    <w:rsid w:val="008050E3"/>
    <w:rsid w:val="008050FD"/>
    <w:rsid w:val="00806FD1"/>
    <w:rsid w:val="008079D4"/>
    <w:rsid w:val="008107E7"/>
    <w:rsid w:val="00815173"/>
    <w:rsid w:val="00815FA7"/>
    <w:rsid w:val="008172ED"/>
    <w:rsid w:val="008177B5"/>
    <w:rsid w:val="00820176"/>
    <w:rsid w:val="00820647"/>
    <w:rsid w:val="00820CD0"/>
    <w:rsid w:val="00820D4C"/>
    <w:rsid w:val="00821558"/>
    <w:rsid w:val="008223B6"/>
    <w:rsid w:val="00822872"/>
    <w:rsid w:val="00824C81"/>
    <w:rsid w:val="008259C5"/>
    <w:rsid w:val="0082629A"/>
    <w:rsid w:val="00826DFF"/>
    <w:rsid w:val="00827065"/>
    <w:rsid w:val="008306E1"/>
    <w:rsid w:val="0083096D"/>
    <w:rsid w:val="00831C56"/>
    <w:rsid w:val="0083210E"/>
    <w:rsid w:val="0083283E"/>
    <w:rsid w:val="00834F21"/>
    <w:rsid w:val="00836095"/>
    <w:rsid w:val="00836C5B"/>
    <w:rsid w:val="00840A60"/>
    <w:rsid w:val="008416C3"/>
    <w:rsid w:val="0084290A"/>
    <w:rsid w:val="00843AEB"/>
    <w:rsid w:val="008441E8"/>
    <w:rsid w:val="00844AC2"/>
    <w:rsid w:val="00845256"/>
    <w:rsid w:val="00845824"/>
    <w:rsid w:val="0084641C"/>
    <w:rsid w:val="00846D56"/>
    <w:rsid w:val="0084733A"/>
    <w:rsid w:val="0084738D"/>
    <w:rsid w:val="00847537"/>
    <w:rsid w:val="00850534"/>
    <w:rsid w:val="00851D01"/>
    <w:rsid w:val="00854B68"/>
    <w:rsid w:val="00855ABB"/>
    <w:rsid w:val="008574BD"/>
    <w:rsid w:val="00860E85"/>
    <w:rsid w:val="008617FB"/>
    <w:rsid w:val="0086206D"/>
    <w:rsid w:val="008627C0"/>
    <w:rsid w:val="00864B0C"/>
    <w:rsid w:val="00865508"/>
    <w:rsid w:val="00865764"/>
    <w:rsid w:val="008662D5"/>
    <w:rsid w:val="00867817"/>
    <w:rsid w:val="00870E09"/>
    <w:rsid w:val="00872655"/>
    <w:rsid w:val="00873689"/>
    <w:rsid w:val="0087439D"/>
    <w:rsid w:val="00874436"/>
    <w:rsid w:val="008749D8"/>
    <w:rsid w:val="00875B7D"/>
    <w:rsid w:val="00876C0A"/>
    <w:rsid w:val="008807AE"/>
    <w:rsid w:val="00880AAA"/>
    <w:rsid w:val="00880F4F"/>
    <w:rsid w:val="008816B8"/>
    <w:rsid w:val="00881A84"/>
    <w:rsid w:val="0088281D"/>
    <w:rsid w:val="00882E28"/>
    <w:rsid w:val="00883FB7"/>
    <w:rsid w:val="00884BE7"/>
    <w:rsid w:val="00885DCB"/>
    <w:rsid w:val="00885E05"/>
    <w:rsid w:val="00887D64"/>
    <w:rsid w:val="0089092D"/>
    <w:rsid w:val="0089388D"/>
    <w:rsid w:val="0089429C"/>
    <w:rsid w:val="0089450D"/>
    <w:rsid w:val="00897251"/>
    <w:rsid w:val="008A0794"/>
    <w:rsid w:val="008A10D1"/>
    <w:rsid w:val="008A178A"/>
    <w:rsid w:val="008A2082"/>
    <w:rsid w:val="008A4B59"/>
    <w:rsid w:val="008A60F1"/>
    <w:rsid w:val="008B01F5"/>
    <w:rsid w:val="008B0FBF"/>
    <w:rsid w:val="008B1627"/>
    <w:rsid w:val="008B1962"/>
    <w:rsid w:val="008B3252"/>
    <w:rsid w:val="008B32F5"/>
    <w:rsid w:val="008B358D"/>
    <w:rsid w:val="008B670F"/>
    <w:rsid w:val="008C0FFC"/>
    <w:rsid w:val="008C2AB2"/>
    <w:rsid w:val="008C36D4"/>
    <w:rsid w:val="008C49F9"/>
    <w:rsid w:val="008C685C"/>
    <w:rsid w:val="008C6CC6"/>
    <w:rsid w:val="008C7699"/>
    <w:rsid w:val="008D06F8"/>
    <w:rsid w:val="008D0732"/>
    <w:rsid w:val="008D08FC"/>
    <w:rsid w:val="008D3335"/>
    <w:rsid w:val="008D43AB"/>
    <w:rsid w:val="008D51C1"/>
    <w:rsid w:val="008D7099"/>
    <w:rsid w:val="008D76AA"/>
    <w:rsid w:val="008D7F2F"/>
    <w:rsid w:val="008E0B3C"/>
    <w:rsid w:val="008E1C08"/>
    <w:rsid w:val="008E21C3"/>
    <w:rsid w:val="008E33B6"/>
    <w:rsid w:val="008E4D8C"/>
    <w:rsid w:val="008E5A55"/>
    <w:rsid w:val="008E673A"/>
    <w:rsid w:val="008E6D98"/>
    <w:rsid w:val="008E7255"/>
    <w:rsid w:val="008E7430"/>
    <w:rsid w:val="008F062E"/>
    <w:rsid w:val="008F146C"/>
    <w:rsid w:val="008F31C0"/>
    <w:rsid w:val="008F329B"/>
    <w:rsid w:val="008F527B"/>
    <w:rsid w:val="008F5A28"/>
    <w:rsid w:val="008F7459"/>
    <w:rsid w:val="008F7593"/>
    <w:rsid w:val="00903DDE"/>
    <w:rsid w:val="00905217"/>
    <w:rsid w:val="00905512"/>
    <w:rsid w:val="00905821"/>
    <w:rsid w:val="00907347"/>
    <w:rsid w:val="00907568"/>
    <w:rsid w:val="0090771E"/>
    <w:rsid w:val="009077FD"/>
    <w:rsid w:val="00910CAA"/>
    <w:rsid w:val="009133D2"/>
    <w:rsid w:val="009133F6"/>
    <w:rsid w:val="00913AC2"/>
    <w:rsid w:val="00914058"/>
    <w:rsid w:val="009146DE"/>
    <w:rsid w:val="009152BB"/>
    <w:rsid w:val="00915319"/>
    <w:rsid w:val="00915432"/>
    <w:rsid w:val="00915610"/>
    <w:rsid w:val="00915A09"/>
    <w:rsid w:val="00915FA4"/>
    <w:rsid w:val="009170DD"/>
    <w:rsid w:val="00917154"/>
    <w:rsid w:val="00920493"/>
    <w:rsid w:val="0092098A"/>
    <w:rsid w:val="0092190F"/>
    <w:rsid w:val="009220EE"/>
    <w:rsid w:val="009223E5"/>
    <w:rsid w:val="00923633"/>
    <w:rsid w:val="00923B24"/>
    <w:rsid w:val="0092422B"/>
    <w:rsid w:val="00924C61"/>
    <w:rsid w:val="009257E6"/>
    <w:rsid w:val="009258FE"/>
    <w:rsid w:val="009266A5"/>
    <w:rsid w:val="009300E9"/>
    <w:rsid w:val="00930203"/>
    <w:rsid w:val="009302AC"/>
    <w:rsid w:val="00931E2B"/>
    <w:rsid w:val="009345DA"/>
    <w:rsid w:val="009346FB"/>
    <w:rsid w:val="0093475F"/>
    <w:rsid w:val="00934ED1"/>
    <w:rsid w:val="009357DD"/>
    <w:rsid w:val="00935BD7"/>
    <w:rsid w:val="0093713C"/>
    <w:rsid w:val="00937450"/>
    <w:rsid w:val="009375BD"/>
    <w:rsid w:val="009400C8"/>
    <w:rsid w:val="009414FB"/>
    <w:rsid w:val="00941675"/>
    <w:rsid w:val="00941B5A"/>
    <w:rsid w:val="00942838"/>
    <w:rsid w:val="00942A95"/>
    <w:rsid w:val="009430CB"/>
    <w:rsid w:val="00943374"/>
    <w:rsid w:val="00943DE4"/>
    <w:rsid w:val="00945EF8"/>
    <w:rsid w:val="00946D4B"/>
    <w:rsid w:val="009472A3"/>
    <w:rsid w:val="009500B0"/>
    <w:rsid w:val="009504A3"/>
    <w:rsid w:val="00950577"/>
    <w:rsid w:val="0095067C"/>
    <w:rsid w:val="009507FC"/>
    <w:rsid w:val="00950BE6"/>
    <w:rsid w:val="00950C53"/>
    <w:rsid w:val="00951077"/>
    <w:rsid w:val="009511A8"/>
    <w:rsid w:val="009517E5"/>
    <w:rsid w:val="00952B6A"/>
    <w:rsid w:val="00952E85"/>
    <w:rsid w:val="00953120"/>
    <w:rsid w:val="009538C2"/>
    <w:rsid w:val="00954CFA"/>
    <w:rsid w:val="00955C93"/>
    <w:rsid w:val="00955D06"/>
    <w:rsid w:val="00956C2C"/>
    <w:rsid w:val="00960264"/>
    <w:rsid w:val="009605F9"/>
    <w:rsid w:val="00960C98"/>
    <w:rsid w:val="0096125C"/>
    <w:rsid w:val="009613A8"/>
    <w:rsid w:val="009625F1"/>
    <w:rsid w:val="0096280D"/>
    <w:rsid w:val="00962EB9"/>
    <w:rsid w:val="009657BF"/>
    <w:rsid w:val="00967610"/>
    <w:rsid w:val="00967E2C"/>
    <w:rsid w:val="00975082"/>
    <w:rsid w:val="00975256"/>
    <w:rsid w:val="00975CC4"/>
    <w:rsid w:val="009767A9"/>
    <w:rsid w:val="00977BF2"/>
    <w:rsid w:val="009806D5"/>
    <w:rsid w:val="009814E0"/>
    <w:rsid w:val="00982606"/>
    <w:rsid w:val="00985129"/>
    <w:rsid w:val="00985D93"/>
    <w:rsid w:val="009862F0"/>
    <w:rsid w:val="00987136"/>
    <w:rsid w:val="0098760C"/>
    <w:rsid w:val="00993EE6"/>
    <w:rsid w:val="009949F7"/>
    <w:rsid w:val="009A0989"/>
    <w:rsid w:val="009A261D"/>
    <w:rsid w:val="009A2A3E"/>
    <w:rsid w:val="009A2AAC"/>
    <w:rsid w:val="009A2E23"/>
    <w:rsid w:val="009A2EA9"/>
    <w:rsid w:val="009A398F"/>
    <w:rsid w:val="009A4061"/>
    <w:rsid w:val="009A4420"/>
    <w:rsid w:val="009A4844"/>
    <w:rsid w:val="009A5BA8"/>
    <w:rsid w:val="009A5EDA"/>
    <w:rsid w:val="009A6815"/>
    <w:rsid w:val="009A7247"/>
    <w:rsid w:val="009A765C"/>
    <w:rsid w:val="009B02B1"/>
    <w:rsid w:val="009B1B3C"/>
    <w:rsid w:val="009B25F9"/>
    <w:rsid w:val="009B3B70"/>
    <w:rsid w:val="009B42C5"/>
    <w:rsid w:val="009B4969"/>
    <w:rsid w:val="009B4A2A"/>
    <w:rsid w:val="009B4B9C"/>
    <w:rsid w:val="009B620B"/>
    <w:rsid w:val="009B638A"/>
    <w:rsid w:val="009B6F5A"/>
    <w:rsid w:val="009B70A1"/>
    <w:rsid w:val="009C04CA"/>
    <w:rsid w:val="009C0A69"/>
    <w:rsid w:val="009C0FA9"/>
    <w:rsid w:val="009C1C61"/>
    <w:rsid w:val="009C2161"/>
    <w:rsid w:val="009C2768"/>
    <w:rsid w:val="009C2E66"/>
    <w:rsid w:val="009C2EDD"/>
    <w:rsid w:val="009C3035"/>
    <w:rsid w:val="009C352A"/>
    <w:rsid w:val="009C39A8"/>
    <w:rsid w:val="009C4E4D"/>
    <w:rsid w:val="009C4E84"/>
    <w:rsid w:val="009C5169"/>
    <w:rsid w:val="009C533D"/>
    <w:rsid w:val="009C6AE8"/>
    <w:rsid w:val="009C6BB4"/>
    <w:rsid w:val="009C7073"/>
    <w:rsid w:val="009C7680"/>
    <w:rsid w:val="009C79EF"/>
    <w:rsid w:val="009C7A15"/>
    <w:rsid w:val="009D08AA"/>
    <w:rsid w:val="009D3259"/>
    <w:rsid w:val="009D3AA9"/>
    <w:rsid w:val="009D46F3"/>
    <w:rsid w:val="009D4FC2"/>
    <w:rsid w:val="009D68A7"/>
    <w:rsid w:val="009D7B96"/>
    <w:rsid w:val="009E05C6"/>
    <w:rsid w:val="009E0A92"/>
    <w:rsid w:val="009E0F62"/>
    <w:rsid w:val="009E1D01"/>
    <w:rsid w:val="009E31B5"/>
    <w:rsid w:val="009E3379"/>
    <w:rsid w:val="009E3438"/>
    <w:rsid w:val="009E4748"/>
    <w:rsid w:val="009E4CD7"/>
    <w:rsid w:val="009E5DA3"/>
    <w:rsid w:val="009E6276"/>
    <w:rsid w:val="009E6520"/>
    <w:rsid w:val="009F0198"/>
    <w:rsid w:val="009F22D8"/>
    <w:rsid w:val="009F52ED"/>
    <w:rsid w:val="009F6DCD"/>
    <w:rsid w:val="009F71EA"/>
    <w:rsid w:val="00A00610"/>
    <w:rsid w:val="00A0118C"/>
    <w:rsid w:val="00A02DD5"/>
    <w:rsid w:val="00A03547"/>
    <w:rsid w:val="00A04027"/>
    <w:rsid w:val="00A04998"/>
    <w:rsid w:val="00A04B69"/>
    <w:rsid w:val="00A04E53"/>
    <w:rsid w:val="00A05819"/>
    <w:rsid w:val="00A058DE"/>
    <w:rsid w:val="00A06B2A"/>
    <w:rsid w:val="00A1168F"/>
    <w:rsid w:val="00A12819"/>
    <w:rsid w:val="00A12C12"/>
    <w:rsid w:val="00A12DC9"/>
    <w:rsid w:val="00A13266"/>
    <w:rsid w:val="00A13405"/>
    <w:rsid w:val="00A14167"/>
    <w:rsid w:val="00A160CA"/>
    <w:rsid w:val="00A1671D"/>
    <w:rsid w:val="00A17346"/>
    <w:rsid w:val="00A17805"/>
    <w:rsid w:val="00A17879"/>
    <w:rsid w:val="00A17CB4"/>
    <w:rsid w:val="00A206FE"/>
    <w:rsid w:val="00A20912"/>
    <w:rsid w:val="00A2242D"/>
    <w:rsid w:val="00A22458"/>
    <w:rsid w:val="00A2316F"/>
    <w:rsid w:val="00A23945"/>
    <w:rsid w:val="00A240AB"/>
    <w:rsid w:val="00A24AFC"/>
    <w:rsid w:val="00A24B3A"/>
    <w:rsid w:val="00A24B42"/>
    <w:rsid w:val="00A2512B"/>
    <w:rsid w:val="00A25DE0"/>
    <w:rsid w:val="00A271F6"/>
    <w:rsid w:val="00A30268"/>
    <w:rsid w:val="00A30685"/>
    <w:rsid w:val="00A328BD"/>
    <w:rsid w:val="00A33989"/>
    <w:rsid w:val="00A3431D"/>
    <w:rsid w:val="00A346D9"/>
    <w:rsid w:val="00A3554F"/>
    <w:rsid w:val="00A35AAE"/>
    <w:rsid w:val="00A371F3"/>
    <w:rsid w:val="00A3750D"/>
    <w:rsid w:val="00A40831"/>
    <w:rsid w:val="00A41CF4"/>
    <w:rsid w:val="00A431D9"/>
    <w:rsid w:val="00A43575"/>
    <w:rsid w:val="00A43A37"/>
    <w:rsid w:val="00A43E40"/>
    <w:rsid w:val="00A4536F"/>
    <w:rsid w:val="00A4598F"/>
    <w:rsid w:val="00A45D69"/>
    <w:rsid w:val="00A461E6"/>
    <w:rsid w:val="00A46409"/>
    <w:rsid w:val="00A46FD5"/>
    <w:rsid w:val="00A47A97"/>
    <w:rsid w:val="00A50DAA"/>
    <w:rsid w:val="00A52161"/>
    <w:rsid w:val="00A530DF"/>
    <w:rsid w:val="00A536D9"/>
    <w:rsid w:val="00A54464"/>
    <w:rsid w:val="00A545AC"/>
    <w:rsid w:val="00A55049"/>
    <w:rsid w:val="00A55458"/>
    <w:rsid w:val="00A56CD1"/>
    <w:rsid w:val="00A61DC8"/>
    <w:rsid w:val="00A645CC"/>
    <w:rsid w:val="00A6529C"/>
    <w:rsid w:val="00A7016C"/>
    <w:rsid w:val="00A71995"/>
    <w:rsid w:val="00A71BDB"/>
    <w:rsid w:val="00A71DD2"/>
    <w:rsid w:val="00A7325D"/>
    <w:rsid w:val="00A734EE"/>
    <w:rsid w:val="00A74E01"/>
    <w:rsid w:val="00A8056E"/>
    <w:rsid w:val="00A81007"/>
    <w:rsid w:val="00A81B59"/>
    <w:rsid w:val="00A81B85"/>
    <w:rsid w:val="00A8214E"/>
    <w:rsid w:val="00A8243A"/>
    <w:rsid w:val="00A8256B"/>
    <w:rsid w:val="00A85F64"/>
    <w:rsid w:val="00A865F4"/>
    <w:rsid w:val="00A87E6D"/>
    <w:rsid w:val="00A91304"/>
    <w:rsid w:val="00A9308B"/>
    <w:rsid w:val="00A9357B"/>
    <w:rsid w:val="00A937FC"/>
    <w:rsid w:val="00A94EA6"/>
    <w:rsid w:val="00A9575D"/>
    <w:rsid w:val="00A95C61"/>
    <w:rsid w:val="00A95CD2"/>
    <w:rsid w:val="00A96958"/>
    <w:rsid w:val="00A97433"/>
    <w:rsid w:val="00A97EE5"/>
    <w:rsid w:val="00AA015E"/>
    <w:rsid w:val="00AA230C"/>
    <w:rsid w:val="00AA2E7B"/>
    <w:rsid w:val="00AA42AF"/>
    <w:rsid w:val="00AA6240"/>
    <w:rsid w:val="00AA6C5B"/>
    <w:rsid w:val="00AA735F"/>
    <w:rsid w:val="00AB069A"/>
    <w:rsid w:val="00AB0DCD"/>
    <w:rsid w:val="00AB111A"/>
    <w:rsid w:val="00AB1206"/>
    <w:rsid w:val="00AB17A9"/>
    <w:rsid w:val="00AB341E"/>
    <w:rsid w:val="00AB37E9"/>
    <w:rsid w:val="00AB3AB1"/>
    <w:rsid w:val="00AB3AC8"/>
    <w:rsid w:val="00AB3B63"/>
    <w:rsid w:val="00AB4575"/>
    <w:rsid w:val="00AB4F87"/>
    <w:rsid w:val="00AB5DD3"/>
    <w:rsid w:val="00AB7B49"/>
    <w:rsid w:val="00AC0D43"/>
    <w:rsid w:val="00AC0FCA"/>
    <w:rsid w:val="00AC122A"/>
    <w:rsid w:val="00AC1D3D"/>
    <w:rsid w:val="00AC1DB2"/>
    <w:rsid w:val="00AC27A3"/>
    <w:rsid w:val="00AC39D7"/>
    <w:rsid w:val="00AC3F3F"/>
    <w:rsid w:val="00AC5ECB"/>
    <w:rsid w:val="00AC679E"/>
    <w:rsid w:val="00AC7A79"/>
    <w:rsid w:val="00AD048B"/>
    <w:rsid w:val="00AD0852"/>
    <w:rsid w:val="00AD08AF"/>
    <w:rsid w:val="00AD1601"/>
    <w:rsid w:val="00AD1BDF"/>
    <w:rsid w:val="00AD1D08"/>
    <w:rsid w:val="00AD3B55"/>
    <w:rsid w:val="00AD4170"/>
    <w:rsid w:val="00AD4CA7"/>
    <w:rsid w:val="00AD5634"/>
    <w:rsid w:val="00AD65FE"/>
    <w:rsid w:val="00AE087E"/>
    <w:rsid w:val="00AE0A9F"/>
    <w:rsid w:val="00AE17AA"/>
    <w:rsid w:val="00AE187E"/>
    <w:rsid w:val="00AE4A05"/>
    <w:rsid w:val="00AE59B1"/>
    <w:rsid w:val="00AE5F5A"/>
    <w:rsid w:val="00AE61AA"/>
    <w:rsid w:val="00AE6461"/>
    <w:rsid w:val="00AE65C6"/>
    <w:rsid w:val="00AE7F71"/>
    <w:rsid w:val="00AE7FED"/>
    <w:rsid w:val="00AF03ED"/>
    <w:rsid w:val="00AF054B"/>
    <w:rsid w:val="00AF0A58"/>
    <w:rsid w:val="00AF0E0E"/>
    <w:rsid w:val="00AF10EA"/>
    <w:rsid w:val="00AF1EFE"/>
    <w:rsid w:val="00AF1F30"/>
    <w:rsid w:val="00AF29ED"/>
    <w:rsid w:val="00AF31CF"/>
    <w:rsid w:val="00AF3E1D"/>
    <w:rsid w:val="00AF448F"/>
    <w:rsid w:val="00AF4512"/>
    <w:rsid w:val="00AF5C5A"/>
    <w:rsid w:val="00AF6039"/>
    <w:rsid w:val="00AF6BFF"/>
    <w:rsid w:val="00AF79B7"/>
    <w:rsid w:val="00B00B8C"/>
    <w:rsid w:val="00B02636"/>
    <w:rsid w:val="00B030A6"/>
    <w:rsid w:val="00B0488A"/>
    <w:rsid w:val="00B055DF"/>
    <w:rsid w:val="00B05F4A"/>
    <w:rsid w:val="00B06D79"/>
    <w:rsid w:val="00B06EB4"/>
    <w:rsid w:val="00B100BB"/>
    <w:rsid w:val="00B10D78"/>
    <w:rsid w:val="00B11866"/>
    <w:rsid w:val="00B12887"/>
    <w:rsid w:val="00B176C8"/>
    <w:rsid w:val="00B17EDF"/>
    <w:rsid w:val="00B214AA"/>
    <w:rsid w:val="00B21E0C"/>
    <w:rsid w:val="00B22668"/>
    <w:rsid w:val="00B2291D"/>
    <w:rsid w:val="00B23596"/>
    <w:rsid w:val="00B240C4"/>
    <w:rsid w:val="00B24564"/>
    <w:rsid w:val="00B24749"/>
    <w:rsid w:val="00B24A0A"/>
    <w:rsid w:val="00B24EA3"/>
    <w:rsid w:val="00B2640C"/>
    <w:rsid w:val="00B27607"/>
    <w:rsid w:val="00B304CB"/>
    <w:rsid w:val="00B30D3F"/>
    <w:rsid w:val="00B30DD5"/>
    <w:rsid w:val="00B30E0D"/>
    <w:rsid w:val="00B31487"/>
    <w:rsid w:val="00B31AD7"/>
    <w:rsid w:val="00B32A88"/>
    <w:rsid w:val="00B34EF1"/>
    <w:rsid w:val="00B35567"/>
    <w:rsid w:val="00B36FE8"/>
    <w:rsid w:val="00B37062"/>
    <w:rsid w:val="00B402A2"/>
    <w:rsid w:val="00B40B8F"/>
    <w:rsid w:val="00B40D08"/>
    <w:rsid w:val="00B40FAA"/>
    <w:rsid w:val="00B411E1"/>
    <w:rsid w:val="00B42014"/>
    <w:rsid w:val="00B421AD"/>
    <w:rsid w:val="00B427EC"/>
    <w:rsid w:val="00B4280C"/>
    <w:rsid w:val="00B43548"/>
    <w:rsid w:val="00B479EA"/>
    <w:rsid w:val="00B513CC"/>
    <w:rsid w:val="00B5152E"/>
    <w:rsid w:val="00B515AA"/>
    <w:rsid w:val="00B51E4B"/>
    <w:rsid w:val="00B52795"/>
    <w:rsid w:val="00B53531"/>
    <w:rsid w:val="00B53AA5"/>
    <w:rsid w:val="00B54047"/>
    <w:rsid w:val="00B5491E"/>
    <w:rsid w:val="00B55397"/>
    <w:rsid w:val="00B56D22"/>
    <w:rsid w:val="00B6078F"/>
    <w:rsid w:val="00B60BAF"/>
    <w:rsid w:val="00B611CB"/>
    <w:rsid w:val="00B624B2"/>
    <w:rsid w:val="00B64057"/>
    <w:rsid w:val="00B6534F"/>
    <w:rsid w:val="00B65FC9"/>
    <w:rsid w:val="00B670BC"/>
    <w:rsid w:val="00B67B39"/>
    <w:rsid w:val="00B703C2"/>
    <w:rsid w:val="00B70612"/>
    <w:rsid w:val="00B71076"/>
    <w:rsid w:val="00B71528"/>
    <w:rsid w:val="00B71B03"/>
    <w:rsid w:val="00B71B11"/>
    <w:rsid w:val="00B722B1"/>
    <w:rsid w:val="00B72A03"/>
    <w:rsid w:val="00B73756"/>
    <w:rsid w:val="00B73D08"/>
    <w:rsid w:val="00B741DC"/>
    <w:rsid w:val="00B75509"/>
    <w:rsid w:val="00B75E70"/>
    <w:rsid w:val="00B75F80"/>
    <w:rsid w:val="00B773F6"/>
    <w:rsid w:val="00B81890"/>
    <w:rsid w:val="00B832DF"/>
    <w:rsid w:val="00B83AD2"/>
    <w:rsid w:val="00B84E1E"/>
    <w:rsid w:val="00B8574F"/>
    <w:rsid w:val="00B85CC7"/>
    <w:rsid w:val="00B869DF"/>
    <w:rsid w:val="00B87225"/>
    <w:rsid w:val="00B91FF6"/>
    <w:rsid w:val="00B9217F"/>
    <w:rsid w:val="00B9567E"/>
    <w:rsid w:val="00B95D52"/>
    <w:rsid w:val="00B9619E"/>
    <w:rsid w:val="00BA02CA"/>
    <w:rsid w:val="00BA0BF8"/>
    <w:rsid w:val="00BA19AF"/>
    <w:rsid w:val="00BA26F3"/>
    <w:rsid w:val="00BA408A"/>
    <w:rsid w:val="00BA568A"/>
    <w:rsid w:val="00BA5D28"/>
    <w:rsid w:val="00BA6A1A"/>
    <w:rsid w:val="00BB0402"/>
    <w:rsid w:val="00BB0474"/>
    <w:rsid w:val="00BB0691"/>
    <w:rsid w:val="00BB0C01"/>
    <w:rsid w:val="00BB3255"/>
    <w:rsid w:val="00BB35D8"/>
    <w:rsid w:val="00BB3FA6"/>
    <w:rsid w:val="00BB4112"/>
    <w:rsid w:val="00BB44FF"/>
    <w:rsid w:val="00BB46C0"/>
    <w:rsid w:val="00BB507D"/>
    <w:rsid w:val="00BB5C51"/>
    <w:rsid w:val="00BB649A"/>
    <w:rsid w:val="00BB6BB9"/>
    <w:rsid w:val="00BB6DCC"/>
    <w:rsid w:val="00BC147F"/>
    <w:rsid w:val="00BC29A6"/>
    <w:rsid w:val="00BC4D10"/>
    <w:rsid w:val="00BC504C"/>
    <w:rsid w:val="00BC510B"/>
    <w:rsid w:val="00BC5602"/>
    <w:rsid w:val="00BC72E1"/>
    <w:rsid w:val="00BC76B0"/>
    <w:rsid w:val="00BC7A8F"/>
    <w:rsid w:val="00BC7C6E"/>
    <w:rsid w:val="00BC7E60"/>
    <w:rsid w:val="00BD04CD"/>
    <w:rsid w:val="00BD1944"/>
    <w:rsid w:val="00BD1BE5"/>
    <w:rsid w:val="00BD2EC4"/>
    <w:rsid w:val="00BD3578"/>
    <w:rsid w:val="00BD52EF"/>
    <w:rsid w:val="00BD559C"/>
    <w:rsid w:val="00BD7454"/>
    <w:rsid w:val="00BD7B61"/>
    <w:rsid w:val="00BE1590"/>
    <w:rsid w:val="00BE2469"/>
    <w:rsid w:val="00BE324B"/>
    <w:rsid w:val="00BE332B"/>
    <w:rsid w:val="00BE3BEA"/>
    <w:rsid w:val="00BE5FCD"/>
    <w:rsid w:val="00BE660D"/>
    <w:rsid w:val="00BE6A36"/>
    <w:rsid w:val="00BE70EB"/>
    <w:rsid w:val="00BE78C3"/>
    <w:rsid w:val="00BF0A20"/>
    <w:rsid w:val="00BF169F"/>
    <w:rsid w:val="00BF1B1A"/>
    <w:rsid w:val="00BF1D6A"/>
    <w:rsid w:val="00BF3395"/>
    <w:rsid w:val="00BF43DC"/>
    <w:rsid w:val="00BF4B40"/>
    <w:rsid w:val="00BF6128"/>
    <w:rsid w:val="00BF625B"/>
    <w:rsid w:val="00BF6733"/>
    <w:rsid w:val="00C000E5"/>
    <w:rsid w:val="00C001E3"/>
    <w:rsid w:val="00C00C0D"/>
    <w:rsid w:val="00C00F36"/>
    <w:rsid w:val="00C01A40"/>
    <w:rsid w:val="00C03453"/>
    <w:rsid w:val="00C0369A"/>
    <w:rsid w:val="00C060C3"/>
    <w:rsid w:val="00C063D8"/>
    <w:rsid w:val="00C066B3"/>
    <w:rsid w:val="00C06894"/>
    <w:rsid w:val="00C11BA7"/>
    <w:rsid w:val="00C11EAC"/>
    <w:rsid w:val="00C1215A"/>
    <w:rsid w:val="00C140F4"/>
    <w:rsid w:val="00C15111"/>
    <w:rsid w:val="00C204EF"/>
    <w:rsid w:val="00C22841"/>
    <w:rsid w:val="00C24004"/>
    <w:rsid w:val="00C26580"/>
    <w:rsid w:val="00C26EE9"/>
    <w:rsid w:val="00C27470"/>
    <w:rsid w:val="00C303EA"/>
    <w:rsid w:val="00C306FC"/>
    <w:rsid w:val="00C3114D"/>
    <w:rsid w:val="00C347EC"/>
    <w:rsid w:val="00C353FF"/>
    <w:rsid w:val="00C376E4"/>
    <w:rsid w:val="00C378C0"/>
    <w:rsid w:val="00C40B95"/>
    <w:rsid w:val="00C412A0"/>
    <w:rsid w:val="00C4179F"/>
    <w:rsid w:val="00C41B0C"/>
    <w:rsid w:val="00C4376D"/>
    <w:rsid w:val="00C43A5F"/>
    <w:rsid w:val="00C43A78"/>
    <w:rsid w:val="00C440BB"/>
    <w:rsid w:val="00C44B7D"/>
    <w:rsid w:val="00C44C50"/>
    <w:rsid w:val="00C455D4"/>
    <w:rsid w:val="00C46357"/>
    <w:rsid w:val="00C47459"/>
    <w:rsid w:val="00C47B76"/>
    <w:rsid w:val="00C47D0C"/>
    <w:rsid w:val="00C501C8"/>
    <w:rsid w:val="00C50CDC"/>
    <w:rsid w:val="00C50DE2"/>
    <w:rsid w:val="00C52C92"/>
    <w:rsid w:val="00C5390A"/>
    <w:rsid w:val="00C54560"/>
    <w:rsid w:val="00C54D8D"/>
    <w:rsid w:val="00C56207"/>
    <w:rsid w:val="00C56A28"/>
    <w:rsid w:val="00C57D47"/>
    <w:rsid w:val="00C6048F"/>
    <w:rsid w:val="00C610C2"/>
    <w:rsid w:val="00C63F78"/>
    <w:rsid w:val="00C65765"/>
    <w:rsid w:val="00C72361"/>
    <w:rsid w:val="00C725A6"/>
    <w:rsid w:val="00C73456"/>
    <w:rsid w:val="00C75B88"/>
    <w:rsid w:val="00C75BC8"/>
    <w:rsid w:val="00C75D9C"/>
    <w:rsid w:val="00C767B9"/>
    <w:rsid w:val="00C76E40"/>
    <w:rsid w:val="00C770FC"/>
    <w:rsid w:val="00C7794F"/>
    <w:rsid w:val="00C77D71"/>
    <w:rsid w:val="00C800B8"/>
    <w:rsid w:val="00C8063A"/>
    <w:rsid w:val="00C8140C"/>
    <w:rsid w:val="00C82080"/>
    <w:rsid w:val="00C8388F"/>
    <w:rsid w:val="00C83F43"/>
    <w:rsid w:val="00C84998"/>
    <w:rsid w:val="00C84AB5"/>
    <w:rsid w:val="00C857EC"/>
    <w:rsid w:val="00C85BF7"/>
    <w:rsid w:val="00C85C06"/>
    <w:rsid w:val="00C87596"/>
    <w:rsid w:val="00C877D9"/>
    <w:rsid w:val="00C90151"/>
    <w:rsid w:val="00C9038C"/>
    <w:rsid w:val="00C90F2D"/>
    <w:rsid w:val="00C9140E"/>
    <w:rsid w:val="00C917BA"/>
    <w:rsid w:val="00C918D7"/>
    <w:rsid w:val="00C92B71"/>
    <w:rsid w:val="00C943DE"/>
    <w:rsid w:val="00C9448E"/>
    <w:rsid w:val="00C94D9B"/>
    <w:rsid w:val="00C9533B"/>
    <w:rsid w:val="00C963E3"/>
    <w:rsid w:val="00C96D50"/>
    <w:rsid w:val="00C977DE"/>
    <w:rsid w:val="00CA2C84"/>
    <w:rsid w:val="00CA3279"/>
    <w:rsid w:val="00CA3D5B"/>
    <w:rsid w:val="00CA4BEB"/>
    <w:rsid w:val="00CA63B5"/>
    <w:rsid w:val="00CA702D"/>
    <w:rsid w:val="00CA723C"/>
    <w:rsid w:val="00CA7568"/>
    <w:rsid w:val="00CA7D26"/>
    <w:rsid w:val="00CB0180"/>
    <w:rsid w:val="00CB04DD"/>
    <w:rsid w:val="00CB1736"/>
    <w:rsid w:val="00CB1BE2"/>
    <w:rsid w:val="00CB3158"/>
    <w:rsid w:val="00CB3666"/>
    <w:rsid w:val="00CB4104"/>
    <w:rsid w:val="00CB66A0"/>
    <w:rsid w:val="00CC04B0"/>
    <w:rsid w:val="00CC08E0"/>
    <w:rsid w:val="00CC0EC6"/>
    <w:rsid w:val="00CC18A9"/>
    <w:rsid w:val="00CC2621"/>
    <w:rsid w:val="00CC3840"/>
    <w:rsid w:val="00CC3E12"/>
    <w:rsid w:val="00CC5954"/>
    <w:rsid w:val="00CC5E81"/>
    <w:rsid w:val="00CC64B0"/>
    <w:rsid w:val="00CC6BD9"/>
    <w:rsid w:val="00CD0B72"/>
    <w:rsid w:val="00CD0E7A"/>
    <w:rsid w:val="00CD1A8B"/>
    <w:rsid w:val="00CD1FC5"/>
    <w:rsid w:val="00CD3F76"/>
    <w:rsid w:val="00CD3F7A"/>
    <w:rsid w:val="00CD4104"/>
    <w:rsid w:val="00CE1E85"/>
    <w:rsid w:val="00CE2455"/>
    <w:rsid w:val="00CE2C2F"/>
    <w:rsid w:val="00CE2D0B"/>
    <w:rsid w:val="00CE38C9"/>
    <w:rsid w:val="00CE3F56"/>
    <w:rsid w:val="00CE5397"/>
    <w:rsid w:val="00CE68EB"/>
    <w:rsid w:val="00CF047F"/>
    <w:rsid w:val="00CF0957"/>
    <w:rsid w:val="00CF2AE0"/>
    <w:rsid w:val="00CF5572"/>
    <w:rsid w:val="00CF5616"/>
    <w:rsid w:val="00CF6581"/>
    <w:rsid w:val="00CF6A44"/>
    <w:rsid w:val="00CF6C9D"/>
    <w:rsid w:val="00CF7BB2"/>
    <w:rsid w:val="00D00059"/>
    <w:rsid w:val="00D010A9"/>
    <w:rsid w:val="00D02AA5"/>
    <w:rsid w:val="00D02CA4"/>
    <w:rsid w:val="00D03588"/>
    <w:rsid w:val="00D035BB"/>
    <w:rsid w:val="00D03D4C"/>
    <w:rsid w:val="00D04025"/>
    <w:rsid w:val="00D04AF6"/>
    <w:rsid w:val="00D054A7"/>
    <w:rsid w:val="00D05FE7"/>
    <w:rsid w:val="00D0669B"/>
    <w:rsid w:val="00D06FE0"/>
    <w:rsid w:val="00D114BE"/>
    <w:rsid w:val="00D13098"/>
    <w:rsid w:val="00D133D5"/>
    <w:rsid w:val="00D13AB6"/>
    <w:rsid w:val="00D14012"/>
    <w:rsid w:val="00D14EDE"/>
    <w:rsid w:val="00D15083"/>
    <w:rsid w:val="00D150DA"/>
    <w:rsid w:val="00D161F5"/>
    <w:rsid w:val="00D16517"/>
    <w:rsid w:val="00D17799"/>
    <w:rsid w:val="00D20C16"/>
    <w:rsid w:val="00D21487"/>
    <w:rsid w:val="00D218A8"/>
    <w:rsid w:val="00D22373"/>
    <w:rsid w:val="00D22E4C"/>
    <w:rsid w:val="00D23D04"/>
    <w:rsid w:val="00D23D7A"/>
    <w:rsid w:val="00D240FF"/>
    <w:rsid w:val="00D2448B"/>
    <w:rsid w:val="00D24BA1"/>
    <w:rsid w:val="00D26E91"/>
    <w:rsid w:val="00D3037A"/>
    <w:rsid w:val="00D306D9"/>
    <w:rsid w:val="00D30D80"/>
    <w:rsid w:val="00D311EE"/>
    <w:rsid w:val="00D31408"/>
    <w:rsid w:val="00D31AF0"/>
    <w:rsid w:val="00D31B02"/>
    <w:rsid w:val="00D31CA3"/>
    <w:rsid w:val="00D33329"/>
    <w:rsid w:val="00D359E5"/>
    <w:rsid w:val="00D36575"/>
    <w:rsid w:val="00D36728"/>
    <w:rsid w:val="00D4044D"/>
    <w:rsid w:val="00D415FE"/>
    <w:rsid w:val="00D41B1F"/>
    <w:rsid w:val="00D41B61"/>
    <w:rsid w:val="00D4227D"/>
    <w:rsid w:val="00D422E4"/>
    <w:rsid w:val="00D4259E"/>
    <w:rsid w:val="00D434E6"/>
    <w:rsid w:val="00D44242"/>
    <w:rsid w:val="00D466F6"/>
    <w:rsid w:val="00D46CE4"/>
    <w:rsid w:val="00D47102"/>
    <w:rsid w:val="00D47186"/>
    <w:rsid w:val="00D4775C"/>
    <w:rsid w:val="00D47B96"/>
    <w:rsid w:val="00D531E9"/>
    <w:rsid w:val="00D54E17"/>
    <w:rsid w:val="00D54ED7"/>
    <w:rsid w:val="00D566D0"/>
    <w:rsid w:val="00D621A4"/>
    <w:rsid w:val="00D63398"/>
    <w:rsid w:val="00D64A80"/>
    <w:rsid w:val="00D6521C"/>
    <w:rsid w:val="00D65AE6"/>
    <w:rsid w:val="00D70135"/>
    <w:rsid w:val="00D711E8"/>
    <w:rsid w:val="00D71E81"/>
    <w:rsid w:val="00D729FD"/>
    <w:rsid w:val="00D733A7"/>
    <w:rsid w:val="00D73467"/>
    <w:rsid w:val="00D73C2C"/>
    <w:rsid w:val="00D73FEB"/>
    <w:rsid w:val="00D7456F"/>
    <w:rsid w:val="00D7549B"/>
    <w:rsid w:val="00D7553D"/>
    <w:rsid w:val="00D75D0E"/>
    <w:rsid w:val="00D75F92"/>
    <w:rsid w:val="00D76717"/>
    <w:rsid w:val="00D80F55"/>
    <w:rsid w:val="00D81D2D"/>
    <w:rsid w:val="00D83EF3"/>
    <w:rsid w:val="00D84502"/>
    <w:rsid w:val="00D846AE"/>
    <w:rsid w:val="00D85561"/>
    <w:rsid w:val="00D85620"/>
    <w:rsid w:val="00D86191"/>
    <w:rsid w:val="00D869AA"/>
    <w:rsid w:val="00D87890"/>
    <w:rsid w:val="00D902E4"/>
    <w:rsid w:val="00D911DC"/>
    <w:rsid w:val="00D915D4"/>
    <w:rsid w:val="00D9449C"/>
    <w:rsid w:val="00D9594E"/>
    <w:rsid w:val="00D95F94"/>
    <w:rsid w:val="00D96464"/>
    <w:rsid w:val="00D968D5"/>
    <w:rsid w:val="00D96CE5"/>
    <w:rsid w:val="00D9720A"/>
    <w:rsid w:val="00D972B4"/>
    <w:rsid w:val="00D9780C"/>
    <w:rsid w:val="00D97C03"/>
    <w:rsid w:val="00DA09BA"/>
    <w:rsid w:val="00DA1143"/>
    <w:rsid w:val="00DA1DD3"/>
    <w:rsid w:val="00DA2FB9"/>
    <w:rsid w:val="00DA4C65"/>
    <w:rsid w:val="00DA73B9"/>
    <w:rsid w:val="00DA7FA4"/>
    <w:rsid w:val="00DB0F8D"/>
    <w:rsid w:val="00DB15D3"/>
    <w:rsid w:val="00DB5F2C"/>
    <w:rsid w:val="00DB6543"/>
    <w:rsid w:val="00DB7489"/>
    <w:rsid w:val="00DC19BD"/>
    <w:rsid w:val="00DC484E"/>
    <w:rsid w:val="00DC60C6"/>
    <w:rsid w:val="00DC62E3"/>
    <w:rsid w:val="00DC777B"/>
    <w:rsid w:val="00DD0061"/>
    <w:rsid w:val="00DD2ECD"/>
    <w:rsid w:val="00DD339C"/>
    <w:rsid w:val="00DD34C3"/>
    <w:rsid w:val="00DD3E05"/>
    <w:rsid w:val="00DD4581"/>
    <w:rsid w:val="00DD4748"/>
    <w:rsid w:val="00DD5518"/>
    <w:rsid w:val="00DD6CA2"/>
    <w:rsid w:val="00DD7B04"/>
    <w:rsid w:val="00DE04CC"/>
    <w:rsid w:val="00DE0528"/>
    <w:rsid w:val="00DE0927"/>
    <w:rsid w:val="00DE0D1F"/>
    <w:rsid w:val="00DE144D"/>
    <w:rsid w:val="00DE166D"/>
    <w:rsid w:val="00DE1759"/>
    <w:rsid w:val="00DE208B"/>
    <w:rsid w:val="00DE2A4A"/>
    <w:rsid w:val="00DE4C78"/>
    <w:rsid w:val="00DE5432"/>
    <w:rsid w:val="00DE5AB8"/>
    <w:rsid w:val="00DE5AE2"/>
    <w:rsid w:val="00DE5DA5"/>
    <w:rsid w:val="00DE64CF"/>
    <w:rsid w:val="00DE7B7E"/>
    <w:rsid w:val="00DF0B7D"/>
    <w:rsid w:val="00DF19C1"/>
    <w:rsid w:val="00DF329A"/>
    <w:rsid w:val="00DF378A"/>
    <w:rsid w:val="00DF37DC"/>
    <w:rsid w:val="00DF3A74"/>
    <w:rsid w:val="00DF4C0F"/>
    <w:rsid w:val="00DF5C14"/>
    <w:rsid w:val="00DF7887"/>
    <w:rsid w:val="00E00C8D"/>
    <w:rsid w:val="00E00E12"/>
    <w:rsid w:val="00E012DE"/>
    <w:rsid w:val="00E047FD"/>
    <w:rsid w:val="00E058E8"/>
    <w:rsid w:val="00E05EEE"/>
    <w:rsid w:val="00E0648F"/>
    <w:rsid w:val="00E069A8"/>
    <w:rsid w:val="00E07719"/>
    <w:rsid w:val="00E07918"/>
    <w:rsid w:val="00E07AB3"/>
    <w:rsid w:val="00E07B84"/>
    <w:rsid w:val="00E07E37"/>
    <w:rsid w:val="00E10D8C"/>
    <w:rsid w:val="00E114B1"/>
    <w:rsid w:val="00E124F0"/>
    <w:rsid w:val="00E13BAC"/>
    <w:rsid w:val="00E13E7B"/>
    <w:rsid w:val="00E1432E"/>
    <w:rsid w:val="00E14563"/>
    <w:rsid w:val="00E145A5"/>
    <w:rsid w:val="00E15906"/>
    <w:rsid w:val="00E15D67"/>
    <w:rsid w:val="00E1633C"/>
    <w:rsid w:val="00E16901"/>
    <w:rsid w:val="00E16C04"/>
    <w:rsid w:val="00E20501"/>
    <w:rsid w:val="00E209AB"/>
    <w:rsid w:val="00E210E9"/>
    <w:rsid w:val="00E215EA"/>
    <w:rsid w:val="00E21655"/>
    <w:rsid w:val="00E21EA5"/>
    <w:rsid w:val="00E22843"/>
    <w:rsid w:val="00E241A3"/>
    <w:rsid w:val="00E25D39"/>
    <w:rsid w:val="00E267CD"/>
    <w:rsid w:val="00E323E6"/>
    <w:rsid w:val="00E32D38"/>
    <w:rsid w:val="00E33ECF"/>
    <w:rsid w:val="00E3410A"/>
    <w:rsid w:val="00E36865"/>
    <w:rsid w:val="00E400CA"/>
    <w:rsid w:val="00E40E70"/>
    <w:rsid w:val="00E413FA"/>
    <w:rsid w:val="00E431BA"/>
    <w:rsid w:val="00E4417A"/>
    <w:rsid w:val="00E4450E"/>
    <w:rsid w:val="00E447B2"/>
    <w:rsid w:val="00E458E3"/>
    <w:rsid w:val="00E46910"/>
    <w:rsid w:val="00E50254"/>
    <w:rsid w:val="00E5193E"/>
    <w:rsid w:val="00E53367"/>
    <w:rsid w:val="00E53623"/>
    <w:rsid w:val="00E539ED"/>
    <w:rsid w:val="00E551A8"/>
    <w:rsid w:val="00E61550"/>
    <w:rsid w:val="00E61B05"/>
    <w:rsid w:val="00E63053"/>
    <w:rsid w:val="00E631C0"/>
    <w:rsid w:val="00E654F8"/>
    <w:rsid w:val="00E65E05"/>
    <w:rsid w:val="00E672B6"/>
    <w:rsid w:val="00E6731B"/>
    <w:rsid w:val="00E67330"/>
    <w:rsid w:val="00E67427"/>
    <w:rsid w:val="00E674BC"/>
    <w:rsid w:val="00E719BF"/>
    <w:rsid w:val="00E71C67"/>
    <w:rsid w:val="00E7367B"/>
    <w:rsid w:val="00E74675"/>
    <w:rsid w:val="00E74F9D"/>
    <w:rsid w:val="00E75467"/>
    <w:rsid w:val="00E75F3A"/>
    <w:rsid w:val="00E761C5"/>
    <w:rsid w:val="00E80ACA"/>
    <w:rsid w:val="00E80FCB"/>
    <w:rsid w:val="00E82219"/>
    <w:rsid w:val="00E83A87"/>
    <w:rsid w:val="00E83EEE"/>
    <w:rsid w:val="00E85C9E"/>
    <w:rsid w:val="00E85D4B"/>
    <w:rsid w:val="00E86C33"/>
    <w:rsid w:val="00E879DD"/>
    <w:rsid w:val="00E90C73"/>
    <w:rsid w:val="00E92999"/>
    <w:rsid w:val="00E9307E"/>
    <w:rsid w:val="00E930F0"/>
    <w:rsid w:val="00E93366"/>
    <w:rsid w:val="00E93F17"/>
    <w:rsid w:val="00E94B3F"/>
    <w:rsid w:val="00E94D91"/>
    <w:rsid w:val="00E95D11"/>
    <w:rsid w:val="00E96063"/>
    <w:rsid w:val="00E9642D"/>
    <w:rsid w:val="00E96EF6"/>
    <w:rsid w:val="00E97E43"/>
    <w:rsid w:val="00EA28A6"/>
    <w:rsid w:val="00EA2CC1"/>
    <w:rsid w:val="00EA3202"/>
    <w:rsid w:val="00EA34C4"/>
    <w:rsid w:val="00EA584B"/>
    <w:rsid w:val="00EA68CD"/>
    <w:rsid w:val="00EA76EE"/>
    <w:rsid w:val="00EB0720"/>
    <w:rsid w:val="00EB0902"/>
    <w:rsid w:val="00EB3592"/>
    <w:rsid w:val="00EB5456"/>
    <w:rsid w:val="00EB5BDC"/>
    <w:rsid w:val="00EB6016"/>
    <w:rsid w:val="00EB68F7"/>
    <w:rsid w:val="00EB6F11"/>
    <w:rsid w:val="00EB7096"/>
    <w:rsid w:val="00EB71ED"/>
    <w:rsid w:val="00EC22B7"/>
    <w:rsid w:val="00EC2380"/>
    <w:rsid w:val="00EC34FD"/>
    <w:rsid w:val="00EC4BB5"/>
    <w:rsid w:val="00EC671B"/>
    <w:rsid w:val="00EC70D2"/>
    <w:rsid w:val="00ED1706"/>
    <w:rsid w:val="00ED42E1"/>
    <w:rsid w:val="00ED55D2"/>
    <w:rsid w:val="00ED5B32"/>
    <w:rsid w:val="00ED5BE3"/>
    <w:rsid w:val="00ED647B"/>
    <w:rsid w:val="00ED71ED"/>
    <w:rsid w:val="00EE3575"/>
    <w:rsid w:val="00EE38A5"/>
    <w:rsid w:val="00EE4F4F"/>
    <w:rsid w:val="00EE74C3"/>
    <w:rsid w:val="00EE7B45"/>
    <w:rsid w:val="00EF1A3E"/>
    <w:rsid w:val="00EF28D9"/>
    <w:rsid w:val="00EF397E"/>
    <w:rsid w:val="00EF3AFE"/>
    <w:rsid w:val="00EF3E66"/>
    <w:rsid w:val="00EF4289"/>
    <w:rsid w:val="00EF46F2"/>
    <w:rsid w:val="00EF5311"/>
    <w:rsid w:val="00EF5690"/>
    <w:rsid w:val="00EF57C1"/>
    <w:rsid w:val="00EF5D63"/>
    <w:rsid w:val="00EF6765"/>
    <w:rsid w:val="00EF6775"/>
    <w:rsid w:val="00EF7F2B"/>
    <w:rsid w:val="00F003D0"/>
    <w:rsid w:val="00F00941"/>
    <w:rsid w:val="00F00E73"/>
    <w:rsid w:val="00F01325"/>
    <w:rsid w:val="00F01802"/>
    <w:rsid w:val="00F029FF"/>
    <w:rsid w:val="00F0356A"/>
    <w:rsid w:val="00F0490D"/>
    <w:rsid w:val="00F04BA6"/>
    <w:rsid w:val="00F051C4"/>
    <w:rsid w:val="00F10A78"/>
    <w:rsid w:val="00F127B7"/>
    <w:rsid w:val="00F13A4F"/>
    <w:rsid w:val="00F145A9"/>
    <w:rsid w:val="00F17146"/>
    <w:rsid w:val="00F200F7"/>
    <w:rsid w:val="00F20363"/>
    <w:rsid w:val="00F20C32"/>
    <w:rsid w:val="00F20E80"/>
    <w:rsid w:val="00F2203F"/>
    <w:rsid w:val="00F230AD"/>
    <w:rsid w:val="00F238D9"/>
    <w:rsid w:val="00F24CDE"/>
    <w:rsid w:val="00F2566A"/>
    <w:rsid w:val="00F26EC4"/>
    <w:rsid w:val="00F27B3F"/>
    <w:rsid w:val="00F27C80"/>
    <w:rsid w:val="00F3327E"/>
    <w:rsid w:val="00F33522"/>
    <w:rsid w:val="00F3365C"/>
    <w:rsid w:val="00F33BE3"/>
    <w:rsid w:val="00F35524"/>
    <w:rsid w:val="00F35E54"/>
    <w:rsid w:val="00F369B5"/>
    <w:rsid w:val="00F36E83"/>
    <w:rsid w:val="00F373F7"/>
    <w:rsid w:val="00F40BD4"/>
    <w:rsid w:val="00F40D9F"/>
    <w:rsid w:val="00F42361"/>
    <w:rsid w:val="00F4249F"/>
    <w:rsid w:val="00F44E79"/>
    <w:rsid w:val="00F459D8"/>
    <w:rsid w:val="00F460A7"/>
    <w:rsid w:val="00F46FF5"/>
    <w:rsid w:val="00F474AB"/>
    <w:rsid w:val="00F47EEB"/>
    <w:rsid w:val="00F47FEE"/>
    <w:rsid w:val="00F50049"/>
    <w:rsid w:val="00F51B0F"/>
    <w:rsid w:val="00F52D9C"/>
    <w:rsid w:val="00F53832"/>
    <w:rsid w:val="00F53AF9"/>
    <w:rsid w:val="00F53B96"/>
    <w:rsid w:val="00F541AF"/>
    <w:rsid w:val="00F56033"/>
    <w:rsid w:val="00F56304"/>
    <w:rsid w:val="00F5648A"/>
    <w:rsid w:val="00F5660A"/>
    <w:rsid w:val="00F572B5"/>
    <w:rsid w:val="00F60542"/>
    <w:rsid w:val="00F607F8"/>
    <w:rsid w:val="00F6185C"/>
    <w:rsid w:val="00F62C06"/>
    <w:rsid w:val="00F652B8"/>
    <w:rsid w:val="00F65584"/>
    <w:rsid w:val="00F6564A"/>
    <w:rsid w:val="00F65E40"/>
    <w:rsid w:val="00F70939"/>
    <w:rsid w:val="00F716BF"/>
    <w:rsid w:val="00F71742"/>
    <w:rsid w:val="00F72507"/>
    <w:rsid w:val="00F733B4"/>
    <w:rsid w:val="00F73A15"/>
    <w:rsid w:val="00F73C03"/>
    <w:rsid w:val="00F74BA3"/>
    <w:rsid w:val="00F75A55"/>
    <w:rsid w:val="00F778B2"/>
    <w:rsid w:val="00F80A09"/>
    <w:rsid w:val="00F8218B"/>
    <w:rsid w:val="00F82202"/>
    <w:rsid w:val="00F82C0B"/>
    <w:rsid w:val="00F84D6B"/>
    <w:rsid w:val="00F853B6"/>
    <w:rsid w:val="00F8590B"/>
    <w:rsid w:val="00F90802"/>
    <w:rsid w:val="00F911CE"/>
    <w:rsid w:val="00F91CCD"/>
    <w:rsid w:val="00F91D12"/>
    <w:rsid w:val="00F925DA"/>
    <w:rsid w:val="00F9270B"/>
    <w:rsid w:val="00F92D5E"/>
    <w:rsid w:val="00F9592C"/>
    <w:rsid w:val="00F95F4E"/>
    <w:rsid w:val="00FA33E0"/>
    <w:rsid w:val="00FA3A58"/>
    <w:rsid w:val="00FA3D43"/>
    <w:rsid w:val="00FA4913"/>
    <w:rsid w:val="00FB030E"/>
    <w:rsid w:val="00FB147F"/>
    <w:rsid w:val="00FB14A2"/>
    <w:rsid w:val="00FB1601"/>
    <w:rsid w:val="00FB2AFB"/>
    <w:rsid w:val="00FB2B2B"/>
    <w:rsid w:val="00FB37FA"/>
    <w:rsid w:val="00FB405E"/>
    <w:rsid w:val="00FB6B0E"/>
    <w:rsid w:val="00FB7FAC"/>
    <w:rsid w:val="00FC01A7"/>
    <w:rsid w:val="00FC0531"/>
    <w:rsid w:val="00FC1021"/>
    <w:rsid w:val="00FC227C"/>
    <w:rsid w:val="00FC3AD8"/>
    <w:rsid w:val="00FC609A"/>
    <w:rsid w:val="00FC6964"/>
    <w:rsid w:val="00FC6F5C"/>
    <w:rsid w:val="00FD3A8F"/>
    <w:rsid w:val="00FD3FCC"/>
    <w:rsid w:val="00FD5691"/>
    <w:rsid w:val="00FD57E2"/>
    <w:rsid w:val="00FD6164"/>
    <w:rsid w:val="00FD7476"/>
    <w:rsid w:val="00FD7BC0"/>
    <w:rsid w:val="00FE267B"/>
    <w:rsid w:val="00FE33BB"/>
    <w:rsid w:val="00FE3827"/>
    <w:rsid w:val="00FE3E93"/>
    <w:rsid w:val="00FE46A4"/>
    <w:rsid w:val="00FE4D61"/>
    <w:rsid w:val="00FE5936"/>
    <w:rsid w:val="00FE618A"/>
    <w:rsid w:val="00FE6CA1"/>
    <w:rsid w:val="00FE6DE7"/>
    <w:rsid w:val="00FE7A14"/>
    <w:rsid w:val="00FF01BD"/>
    <w:rsid w:val="00FF0BC2"/>
    <w:rsid w:val="00FF1046"/>
    <w:rsid w:val="00FF263F"/>
    <w:rsid w:val="00FF3743"/>
    <w:rsid w:val="00FF47BA"/>
    <w:rsid w:val="00FF5047"/>
    <w:rsid w:val="00FF6F57"/>
    <w:rsid w:val="00FF709C"/>
    <w:rsid w:val="00FF73A3"/>
    <w:rsid w:val="00FF7953"/>
    <w:rsid w:val="00FF79E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5:docId w15:val="{43CD3CBF-E1E0-B542-9BD0-4DD927433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35567"/>
    <w:rPr>
      <w:rFonts w:ascii="新細明體" w:eastAsia="新細明體" w:hAnsi="新細明體" w:cs="新細明體"/>
      <w:kern w:val="0"/>
    </w:rPr>
  </w:style>
  <w:style w:type="paragraph" w:styleId="1">
    <w:name w:val="heading 1"/>
    <w:basedOn w:val="a"/>
    <w:next w:val="a"/>
    <w:link w:val="10"/>
    <w:uiPriority w:val="9"/>
    <w:qFormat/>
    <w:rsid w:val="000B1B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9D4FC2"/>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link w:val="30"/>
    <w:uiPriority w:val="9"/>
    <w:qFormat/>
    <w:rsid w:val="004A1B16"/>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10C99"/>
    <w:rPr>
      <w:sz w:val="18"/>
      <w:szCs w:val="18"/>
    </w:rPr>
  </w:style>
  <w:style w:type="character" w:customStyle="1" w:styleId="a4">
    <w:name w:val="註解方塊文字 字元"/>
    <w:basedOn w:val="a0"/>
    <w:link w:val="a3"/>
    <w:uiPriority w:val="99"/>
    <w:semiHidden/>
    <w:rsid w:val="00010C99"/>
    <w:rPr>
      <w:rFonts w:ascii="新細明體" w:eastAsia="新細明體"/>
      <w:sz w:val="18"/>
      <w:szCs w:val="18"/>
    </w:rPr>
  </w:style>
  <w:style w:type="character" w:styleId="a5">
    <w:name w:val="line number"/>
    <w:basedOn w:val="a0"/>
    <w:uiPriority w:val="99"/>
    <w:semiHidden/>
    <w:unhideWhenUsed/>
    <w:rsid w:val="000E5266"/>
  </w:style>
  <w:style w:type="paragraph" w:customStyle="1" w:styleId="EndNoteBibliographyTitle">
    <w:name w:val="EndNote Bibliography Title"/>
    <w:basedOn w:val="a"/>
    <w:link w:val="EndNoteBibliographyTitle0"/>
    <w:rsid w:val="0007589A"/>
    <w:pPr>
      <w:jc w:val="center"/>
    </w:pPr>
    <w:rPr>
      <w:rFonts w:ascii="Times New Roman" w:hAnsi="Times New Roman" w:cs="Times New Roman"/>
    </w:rPr>
  </w:style>
  <w:style w:type="character" w:customStyle="1" w:styleId="EndNoteBibliographyTitle0">
    <w:name w:val="EndNote Bibliography Title 字元"/>
    <w:basedOn w:val="a0"/>
    <w:link w:val="EndNoteBibliographyTitle"/>
    <w:rsid w:val="0007589A"/>
    <w:rPr>
      <w:rFonts w:ascii="Times New Roman" w:eastAsia="新細明體" w:hAnsi="Times New Roman" w:cs="Times New Roman"/>
      <w:kern w:val="0"/>
    </w:rPr>
  </w:style>
  <w:style w:type="paragraph" w:customStyle="1" w:styleId="EndNoteBibliography">
    <w:name w:val="EndNote Bibliography"/>
    <w:basedOn w:val="a"/>
    <w:link w:val="EndNoteBibliography0"/>
    <w:rsid w:val="0007589A"/>
    <w:pPr>
      <w:jc w:val="both"/>
    </w:pPr>
    <w:rPr>
      <w:rFonts w:ascii="Times New Roman" w:hAnsi="Times New Roman" w:cs="Times New Roman"/>
    </w:rPr>
  </w:style>
  <w:style w:type="character" w:customStyle="1" w:styleId="EndNoteBibliography0">
    <w:name w:val="EndNote Bibliography 字元"/>
    <w:basedOn w:val="a0"/>
    <w:link w:val="EndNoteBibliography"/>
    <w:rsid w:val="0007589A"/>
    <w:rPr>
      <w:rFonts w:ascii="Times New Roman" w:eastAsia="新細明體" w:hAnsi="Times New Roman" w:cs="Times New Roman"/>
      <w:kern w:val="0"/>
    </w:rPr>
  </w:style>
  <w:style w:type="paragraph" w:styleId="a6">
    <w:name w:val="Document Map"/>
    <w:basedOn w:val="a"/>
    <w:link w:val="a7"/>
    <w:uiPriority w:val="99"/>
    <w:semiHidden/>
    <w:unhideWhenUsed/>
    <w:rsid w:val="00B9217F"/>
  </w:style>
  <w:style w:type="character" w:customStyle="1" w:styleId="a7">
    <w:name w:val="文件引導模式 字元"/>
    <w:basedOn w:val="a0"/>
    <w:link w:val="a6"/>
    <w:uiPriority w:val="99"/>
    <w:semiHidden/>
    <w:rsid w:val="00B9217F"/>
    <w:rPr>
      <w:rFonts w:ascii="新細明體" w:eastAsia="新細明體" w:hAnsi="新細明體" w:cs="新細明體"/>
      <w:kern w:val="0"/>
    </w:rPr>
  </w:style>
  <w:style w:type="paragraph" w:styleId="a8">
    <w:name w:val="List Paragraph"/>
    <w:basedOn w:val="a"/>
    <w:uiPriority w:val="34"/>
    <w:qFormat/>
    <w:rsid w:val="00FA3D43"/>
    <w:pPr>
      <w:ind w:leftChars="200" w:left="480"/>
    </w:pPr>
  </w:style>
  <w:style w:type="character" w:styleId="a9">
    <w:name w:val="Hyperlink"/>
    <w:basedOn w:val="a0"/>
    <w:rsid w:val="00BC5602"/>
    <w:rPr>
      <w:color w:val="0000FF"/>
      <w:u w:val="single"/>
    </w:rPr>
  </w:style>
  <w:style w:type="paragraph" w:styleId="aa">
    <w:name w:val="header"/>
    <w:basedOn w:val="a"/>
    <w:link w:val="ab"/>
    <w:uiPriority w:val="99"/>
    <w:unhideWhenUsed/>
    <w:rsid w:val="0083210E"/>
    <w:pPr>
      <w:tabs>
        <w:tab w:val="center" w:pos="4320"/>
        <w:tab w:val="right" w:pos="8640"/>
      </w:tabs>
    </w:pPr>
  </w:style>
  <w:style w:type="character" w:customStyle="1" w:styleId="ab">
    <w:name w:val="頁首 字元"/>
    <w:basedOn w:val="a0"/>
    <w:link w:val="aa"/>
    <w:uiPriority w:val="99"/>
    <w:rsid w:val="0083210E"/>
    <w:rPr>
      <w:rFonts w:ascii="新細明體" w:eastAsia="新細明體" w:hAnsi="新細明體" w:cs="新細明體"/>
      <w:kern w:val="0"/>
    </w:rPr>
  </w:style>
  <w:style w:type="character" w:styleId="ac">
    <w:name w:val="page number"/>
    <w:basedOn w:val="a0"/>
    <w:uiPriority w:val="99"/>
    <w:semiHidden/>
    <w:unhideWhenUsed/>
    <w:rsid w:val="0083210E"/>
  </w:style>
  <w:style w:type="paragraph" w:styleId="ad">
    <w:name w:val="footer"/>
    <w:basedOn w:val="a"/>
    <w:link w:val="ae"/>
    <w:uiPriority w:val="99"/>
    <w:unhideWhenUsed/>
    <w:rsid w:val="0083210E"/>
    <w:pPr>
      <w:tabs>
        <w:tab w:val="center" w:pos="4320"/>
        <w:tab w:val="right" w:pos="8640"/>
      </w:tabs>
    </w:pPr>
  </w:style>
  <w:style w:type="character" w:customStyle="1" w:styleId="ae">
    <w:name w:val="頁尾 字元"/>
    <w:basedOn w:val="a0"/>
    <w:link w:val="ad"/>
    <w:uiPriority w:val="99"/>
    <w:rsid w:val="0083210E"/>
    <w:rPr>
      <w:rFonts w:ascii="新細明體" w:eastAsia="新細明體" w:hAnsi="新細明體" w:cs="新細明體"/>
      <w:kern w:val="0"/>
    </w:rPr>
  </w:style>
  <w:style w:type="paragraph" w:styleId="Web">
    <w:name w:val="Normal (Web)"/>
    <w:basedOn w:val="a"/>
    <w:link w:val="Web0"/>
    <w:uiPriority w:val="99"/>
    <w:unhideWhenUsed/>
    <w:rsid w:val="001F3C10"/>
    <w:pPr>
      <w:spacing w:before="100" w:beforeAutospacing="1" w:after="100" w:afterAutospacing="1"/>
    </w:pPr>
  </w:style>
  <w:style w:type="character" w:customStyle="1" w:styleId="30">
    <w:name w:val="標題 3 字元"/>
    <w:basedOn w:val="a0"/>
    <w:link w:val="3"/>
    <w:uiPriority w:val="9"/>
    <w:rsid w:val="004A1B16"/>
    <w:rPr>
      <w:rFonts w:ascii="新細明體" w:eastAsia="新細明體" w:hAnsi="新細明體" w:cs="新細明體"/>
      <w:b/>
      <w:bCs/>
      <w:kern w:val="0"/>
      <w:sz w:val="27"/>
      <w:szCs w:val="27"/>
    </w:rPr>
  </w:style>
  <w:style w:type="character" w:customStyle="1" w:styleId="20">
    <w:name w:val="標題 2 字元"/>
    <w:basedOn w:val="a0"/>
    <w:link w:val="2"/>
    <w:uiPriority w:val="9"/>
    <w:semiHidden/>
    <w:rsid w:val="009D4FC2"/>
    <w:rPr>
      <w:rFonts w:asciiTheme="majorHAnsi" w:eastAsiaTheme="majorEastAsia" w:hAnsiTheme="majorHAnsi" w:cstheme="majorBidi"/>
      <w:b/>
      <w:bCs/>
      <w:kern w:val="0"/>
      <w:sz w:val="48"/>
      <w:szCs w:val="48"/>
    </w:rPr>
  </w:style>
  <w:style w:type="character" w:customStyle="1" w:styleId="UnresolvedMention1">
    <w:name w:val="Unresolved Mention1"/>
    <w:basedOn w:val="a0"/>
    <w:uiPriority w:val="99"/>
    <w:semiHidden/>
    <w:unhideWhenUsed/>
    <w:rsid w:val="00EA584B"/>
    <w:rPr>
      <w:color w:val="605E5C"/>
      <w:shd w:val="clear" w:color="auto" w:fill="E1DFDD"/>
    </w:rPr>
  </w:style>
  <w:style w:type="character" w:styleId="af">
    <w:name w:val="FollowedHyperlink"/>
    <w:basedOn w:val="a0"/>
    <w:uiPriority w:val="99"/>
    <w:semiHidden/>
    <w:unhideWhenUsed/>
    <w:rsid w:val="00AF5C5A"/>
    <w:rPr>
      <w:color w:val="954F72" w:themeColor="followedHyperlink"/>
      <w:u w:val="single"/>
    </w:rPr>
  </w:style>
  <w:style w:type="character" w:styleId="af0">
    <w:name w:val="Strong"/>
    <w:basedOn w:val="a0"/>
    <w:uiPriority w:val="22"/>
    <w:qFormat/>
    <w:rsid w:val="00BA0BF8"/>
    <w:rPr>
      <w:b/>
      <w:bCs/>
    </w:rPr>
  </w:style>
  <w:style w:type="character" w:customStyle="1" w:styleId="apple-converted-space">
    <w:name w:val="apple-converted-space"/>
    <w:basedOn w:val="a0"/>
    <w:rsid w:val="00BA0BF8"/>
  </w:style>
  <w:style w:type="character" w:customStyle="1" w:styleId="10">
    <w:name w:val="標題 1 字元"/>
    <w:basedOn w:val="a0"/>
    <w:link w:val="1"/>
    <w:uiPriority w:val="9"/>
    <w:rsid w:val="000B1BDC"/>
    <w:rPr>
      <w:rFonts w:asciiTheme="majorHAnsi" w:eastAsiaTheme="majorEastAsia" w:hAnsiTheme="majorHAnsi" w:cstheme="majorBidi"/>
      <w:color w:val="2F5496" w:themeColor="accent1" w:themeShade="BF"/>
      <w:kern w:val="0"/>
      <w:sz w:val="32"/>
      <w:szCs w:val="32"/>
    </w:rPr>
  </w:style>
  <w:style w:type="paragraph" w:customStyle="1" w:styleId="Bibliography1">
    <w:name w:val="Bibliography1"/>
    <w:basedOn w:val="a"/>
    <w:link w:val="Bibliography"/>
    <w:rsid w:val="00E85D4B"/>
    <w:pPr>
      <w:spacing w:after="240"/>
      <w:ind w:left="720" w:hanging="720"/>
      <w:contextualSpacing/>
      <w:jc w:val="both"/>
    </w:pPr>
    <w:rPr>
      <w:rFonts w:ascii="Times New Roman" w:hAnsi="Times New Roman" w:cs="Times New Roman"/>
      <w:i/>
      <w:iCs/>
      <w:color w:val="000000"/>
    </w:rPr>
  </w:style>
  <w:style w:type="character" w:customStyle="1" w:styleId="Web0">
    <w:name w:val="內文 (Web) 字元"/>
    <w:basedOn w:val="a0"/>
    <w:link w:val="Web"/>
    <w:uiPriority w:val="99"/>
    <w:rsid w:val="00E85D4B"/>
    <w:rPr>
      <w:rFonts w:ascii="新細明體" w:eastAsia="新細明體" w:hAnsi="新細明體" w:cs="新細明體"/>
      <w:kern w:val="0"/>
    </w:rPr>
  </w:style>
  <w:style w:type="character" w:customStyle="1" w:styleId="Bibliography">
    <w:name w:val="Bibliography 字元"/>
    <w:basedOn w:val="Web0"/>
    <w:link w:val="Bibliography1"/>
    <w:rsid w:val="00E85D4B"/>
    <w:rPr>
      <w:rFonts w:ascii="Times New Roman" w:eastAsia="新細明體" w:hAnsi="Times New Roman" w:cs="Times New Roman"/>
      <w:i/>
      <w:iCs/>
      <w:color w:val="000000"/>
      <w:kern w:val="0"/>
    </w:rPr>
  </w:style>
  <w:style w:type="paragraph" w:customStyle="1" w:styleId="11">
    <w:name w:val="書目1"/>
    <w:basedOn w:val="a"/>
    <w:link w:val="Bibliography10"/>
    <w:rsid w:val="003D521A"/>
    <w:pPr>
      <w:spacing w:after="240"/>
      <w:ind w:left="720" w:hanging="720"/>
      <w:jc w:val="both"/>
    </w:pPr>
    <w:rPr>
      <w:rFonts w:ascii="Times New Roman" w:eastAsia="Times New Roman" w:hAnsi="Times New Roman" w:cs="Times New Roman"/>
      <w:b/>
      <w:bCs/>
      <w:sz w:val="28"/>
      <w:szCs w:val="28"/>
    </w:rPr>
  </w:style>
  <w:style w:type="character" w:customStyle="1" w:styleId="Bibliography10">
    <w:name w:val="Bibliography 字元1"/>
    <w:basedOn w:val="Web0"/>
    <w:link w:val="11"/>
    <w:rsid w:val="003D521A"/>
    <w:rPr>
      <w:rFonts w:ascii="Times New Roman" w:eastAsia="Times New Roman" w:hAnsi="Times New Roman" w:cs="Times New Roman"/>
      <w:b/>
      <w:bCs/>
      <w:kern w:val="0"/>
      <w:sz w:val="28"/>
      <w:szCs w:val="28"/>
    </w:rPr>
  </w:style>
  <w:style w:type="paragraph" w:styleId="af1">
    <w:name w:val="Revision"/>
    <w:hidden/>
    <w:uiPriority w:val="99"/>
    <w:semiHidden/>
    <w:rsid w:val="00A45D69"/>
    <w:rPr>
      <w:rFonts w:ascii="新細明體" w:eastAsia="新細明體" w:hAnsi="新細明體" w:cs="新細明體"/>
      <w:kern w:val="0"/>
    </w:rPr>
  </w:style>
  <w:style w:type="paragraph" w:customStyle="1" w:styleId="af2">
    <w:name w:val="預設值"/>
    <w:link w:val="af3"/>
    <w:rsid w:val="00601189"/>
    <w:pPr>
      <w:pBdr>
        <w:top w:val="nil"/>
        <w:left w:val="nil"/>
        <w:bottom w:val="nil"/>
        <w:right w:val="nil"/>
        <w:between w:val="nil"/>
        <w:bar w:val="nil"/>
      </w:pBdr>
      <w:spacing w:before="160" w:line="288" w:lineRule="auto"/>
    </w:pPr>
    <w:rPr>
      <w:rFonts w:ascii="PingFang TC Regular" w:eastAsia="Arial Unicode MS" w:hAnsi="PingFang TC Regular" w:cs="Arial Unicode MS"/>
      <w:color w:val="000000"/>
      <w:kern w:val="0"/>
      <w:bdr w:val="nil"/>
      <w:lang w:val="it-IT"/>
      <w14:textOutline w14:w="0" w14:cap="flat" w14:cmpd="sng" w14:algn="ctr">
        <w14:noFill/>
        <w14:prstDash w14:val="solid"/>
        <w14:bevel/>
      </w14:textOutline>
    </w:rPr>
  </w:style>
  <w:style w:type="table" w:customStyle="1" w:styleId="TableNormal1">
    <w:name w:val="Table Normal1"/>
    <w:rsid w:val="00D6521C"/>
    <w:pPr>
      <w:pBdr>
        <w:top w:val="nil"/>
        <w:left w:val="nil"/>
        <w:bottom w:val="nil"/>
        <w:right w:val="nil"/>
        <w:between w:val="nil"/>
        <w:bar w:val="nil"/>
      </w:pBdr>
    </w:pPr>
    <w:rPr>
      <w:rFonts w:ascii="Times New Roman" w:eastAsia="Arial Unicode MS" w:hAnsi="Times New Roman" w:cs="Times New Roman"/>
      <w:kern w:val="0"/>
      <w:sz w:val="20"/>
      <w:szCs w:val="20"/>
      <w:bdr w:val="nil"/>
    </w:rPr>
    <w:tblPr>
      <w:tblInd w:w="0" w:type="dxa"/>
      <w:tblCellMar>
        <w:top w:w="0" w:type="dxa"/>
        <w:left w:w="0" w:type="dxa"/>
        <w:bottom w:w="0" w:type="dxa"/>
        <w:right w:w="0" w:type="dxa"/>
      </w:tblCellMar>
    </w:tblPr>
  </w:style>
  <w:style w:type="paragraph" w:customStyle="1" w:styleId="21">
    <w:name w:val="表格樣式 2"/>
    <w:rsid w:val="00D6521C"/>
    <w:pPr>
      <w:pBdr>
        <w:top w:val="nil"/>
        <w:left w:val="nil"/>
        <w:bottom w:val="nil"/>
        <w:right w:val="nil"/>
        <w:between w:val="nil"/>
        <w:bar w:val="nil"/>
      </w:pBdr>
    </w:pPr>
    <w:rPr>
      <w:rFonts w:ascii="PingFang TC Regular" w:eastAsia="PingFang TC Regular" w:hAnsi="PingFang TC Regular" w:cs="PingFang TC Regular"/>
      <w:color w:val="000000"/>
      <w:kern w:val="0"/>
      <w:sz w:val="20"/>
      <w:szCs w:val="20"/>
      <w:bdr w:val="nil"/>
      <w14:textOutline w14:w="0" w14:cap="flat" w14:cmpd="sng" w14:algn="ctr">
        <w14:noFill/>
        <w14:prstDash w14:val="solid"/>
        <w14:bevel/>
      </w14:textOutline>
    </w:rPr>
  </w:style>
  <w:style w:type="character" w:customStyle="1" w:styleId="af3">
    <w:name w:val="預設值 字元"/>
    <w:basedOn w:val="a0"/>
    <w:link w:val="af2"/>
    <w:rsid w:val="00D6521C"/>
    <w:rPr>
      <w:rFonts w:ascii="PingFang TC Regular" w:eastAsia="Arial Unicode MS" w:hAnsi="PingFang TC Regular" w:cs="Arial Unicode MS"/>
      <w:color w:val="000000"/>
      <w:kern w:val="0"/>
      <w:bdr w:val="nil"/>
      <w:lang w:val="it-IT"/>
      <w14:textOutline w14:w="0" w14:cap="flat" w14:cmpd="sng" w14:algn="ctr">
        <w14:noFill/>
        <w14:prstDash w14:val="solid"/>
        <w14:bevel/>
      </w14:textOutline>
    </w:rPr>
  </w:style>
  <w:style w:type="table" w:styleId="af4">
    <w:name w:val="Table Grid"/>
    <w:basedOn w:val="a1"/>
    <w:uiPriority w:val="39"/>
    <w:rsid w:val="00870E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2">
    <w:name w:val="Bibliography2"/>
    <w:basedOn w:val="a"/>
    <w:link w:val="Bibliography20"/>
    <w:rsid w:val="00AF4512"/>
    <w:pPr>
      <w:ind w:left="720" w:hanging="720"/>
    </w:pPr>
    <w:rPr>
      <w:rFonts w:ascii="PingFang TC Regular" w:eastAsia="Arial Unicode MS" w:hAnsi="PingFang TC Regular" w:cs="Arial Unicode MS"/>
      <w:color w:val="000000"/>
      <w:bdr w:val="nil"/>
      <w14:textOutline w14:w="0" w14:cap="flat" w14:cmpd="sng" w14:algn="ctr">
        <w14:noFill/>
        <w14:prstDash w14:val="solid"/>
        <w14:bevel/>
      </w14:textOutline>
    </w:rPr>
  </w:style>
  <w:style w:type="character" w:customStyle="1" w:styleId="Bibliography20">
    <w:name w:val="Bibliography 字元2"/>
    <w:basedOn w:val="a0"/>
    <w:link w:val="Bibliography2"/>
    <w:rsid w:val="00AF4512"/>
    <w:rPr>
      <w:rFonts w:ascii="PingFang TC Regular" w:eastAsia="Arial Unicode MS" w:hAnsi="PingFang TC Regular" w:cs="Arial Unicode MS"/>
      <w:color w:val="000000"/>
      <w:kern w:val="0"/>
      <w:bdr w:val="nil"/>
      <w14:textOutline w14:w="0" w14:cap="flat" w14:cmpd="sng" w14:algn="ctr">
        <w14:noFill/>
        <w14:prstDash w14:val="solid"/>
        <w14:bevel/>
      </w14:textOutline>
    </w:rPr>
  </w:style>
  <w:style w:type="paragraph" w:styleId="af5">
    <w:name w:val="Bibliography"/>
    <w:basedOn w:val="a"/>
    <w:next w:val="a"/>
    <w:uiPriority w:val="37"/>
    <w:unhideWhenUsed/>
    <w:rsid w:val="00E15906"/>
    <w:pPr>
      <w:tabs>
        <w:tab w:val="left" w:pos="38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005">
      <w:bodyDiv w:val="1"/>
      <w:marLeft w:val="0"/>
      <w:marRight w:val="0"/>
      <w:marTop w:val="0"/>
      <w:marBottom w:val="0"/>
      <w:divBdr>
        <w:top w:val="none" w:sz="0" w:space="0" w:color="auto"/>
        <w:left w:val="none" w:sz="0" w:space="0" w:color="auto"/>
        <w:bottom w:val="none" w:sz="0" w:space="0" w:color="auto"/>
        <w:right w:val="none" w:sz="0" w:space="0" w:color="auto"/>
      </w:divBdr>
    </w:div>
    <w:div w:id="43917121">
      <w:bodyDiv w:val="1"/>
      <w:marLeft w:val="0"/>
      <w:marRight w:val="0"/>
      <w:marTop w:val="0"/>
      <w:marBottom w:val="0"/>
      <w:divBdr>
        <w:top w:val="none" w:sz="0" w:space="0" w:color="auto"/>
        <w:left w:val="none" w:sz="0" w:space="0" w:color="auto"/>
        <w:bottom w:val="none" w:sz="0" w:space="0" w:color="auto"/>
        <w:right w:val="none" w:sz="0" w:space="0" w:color="auto"/>
      </w:divBdr>
    </w:div>
    <w:div w:id="46228853">
      <w:bodyDiv w:val="1"/>
      <w:marLeft w:val="0"/>
      <w:marRight w:val="0"/>
      <w:marTop w:val="0"/>
      <w:marBottom w:val="0"/>
      <w:divBdr>
        <w:top w:val="none" w:sz="0" w:space="0" w:color="auto"/>
        <w:left w:val="none" w:sz="0" w:space="0" w:color="auto"/>
        <w:bottom w:val="none" w:sz="0" w:space="0" w:color="auto"/>
        <w:right w:val="none" w:sz="0" w:space="0" w:color="auto"/>
      </w:divBdr>
    </w:div>
    <w:div w:id="68695364">
      <w:bodyDiv w:val="1"/>
      <w:marLeft w:val="0"/>
      <w:marRight w:val="0"/>
      <w:marTop w:val="0"/>
      <w:marBottom w:val="0"/>
      <w:divBdr>
        <w:top w:val="none" w:sz="0" w:space="0" w:color="auto"/>
        <w:left w:val="none" w:sz="0" w:space="0" w:color="auto"/>
        <w:bottom w:val="none" w:sz="0" w:space="0" w:color="auto"/>
        <w:right w:val="none" w:sz="0" w:space="0" w:color="auto"/>
      </w:divBdr>
    </w:div>
    <w:div w:id="75251533">
      <w:bodyDiv w:val="1"/>
      <w:marLeft w:val="0"/>
      <w:marRight w:val="0"/>
      <w:marTop w:val="0"/>
      <w:marBottom w:val="0"/>
      <w:divBdr>
        <w:top w:val="none" w:sz="0" w:space="0" w:color="auto"/>
        <w:left w:val="none" w:sz="0" w:space="0" w:color="auto"/>
        <w:bottom w:val="none" w:sz="0" w:space="0" w:color="auto"/>
        <w:right w:val="none" w:sz="0" w:space="0" w:color="auto"/>
      </w:divBdr>
    </w:div>
    <w:div w:id="78450808">
      <w:bodyDiv w:val="1"/>
      <w:marLeft w:val="0"/>
      <w:marRight w:val="0"/>
      <w:marTop w:val="0"/>
      <w:marBottom w:val="0"/>
      <w:divBdr>
        <w:top w:val="none" w:sz="0" w:space="0" w:color="auto"/>
        <w:left w:val="none" w:sz="0" w:space="0" w:color="auto"/>
        <w:bottom w:val="none" w:sz="0" w:space="0" w:color="auto"/>
        <w:right w:val="none" w:sz="0" w:space="0" w:color="auto"/>
      </w:divBdr>
      <w:divsChild>
        <w:div w:id="1761363549">
          <w:marLeft w:val="0"/>
          <w:marRight w:val="0"/>
          <w:marTop w:val="0"/>
          <w:marBottom w:val="0"/>
          <w:divBdr>
            <w:top w:val="none" w:sz="0" w:space="0" w:color="auto"/>
            <w:left w:val="none" w:sz="0" w:space="0" w:color="auto"/>
            <w:bottom w:val="none" w:sz="0" w:space="0" w:color="auto"/>
            <w:right w:val="none" w:sz="0" w:space="0" w:color="auto"/>
          </w:divBdr>
          <w:divsChild>
            <w:div w:id="1602908694">
              <w:marLeft w:val="0"/>
              <w:marRight w:val="0"/>
              <w:marTop w:val="0"/>
              <w:marBottom w:val="0"/>
              <w:divBdr>
                <w:top w:val="none" w:sz="0" w:space="0" w:color="auto"/>
                <w:left w:val="none" w:sz="0" w:space="0" w:color="auto"/>
                <w:bottom w:val="none" w:sz="0" w:space="0" w:color="auto"/>
                <w:right w:val="none" w:sz="0" w:space="0" w:color="auto"/>
              </w:divBdr>
              <w:divsChild>
                <w:div w:id="105573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8880">
      <w:bodyDiv w:val="1"/>
      <w:marLeft w:val="0"/>
      <w:marRight w:val="0"/>
      <w:marTop w:val="0"/>
      <w:marBottom w:val="0"/>
      <w:divBdr>
        <w:top w:val="none" w:sz="0" w:space="0" w:color="auto"/>
        <w:left w:val="none" w:sz="0" w:space="0" w:color="auto"/>
        <w:bottom w:val="none" w:sz="0" w:space="0" w:color="auto"/>
        <w:right w:val="none" w:sz="0" w:space="0" w:color="auto"/>
      </w:divBdr>
    </w:div>
    <w:div w:id="89934083">
      <w:bodyDiv w:val="1"/>
      <w:marLeft w:val="0"/>
      <w:marRight w:val="0"/>
      <w:marTop w:val="0"/>
      <w:marBottom w:val="0"/>
      <w:divBdr>
        <w:top w:val="none" w:sz="0" w:space="0" w:color="auto"/>
        <w:left w:val="none" w:sz="0" w:space="0" w:color="auto"/>
        <w:bottom w:val="none" w:sz="0" w:space="0" w:color="auto"/>
        <w:right w:val="none" w:sz="0" w:space="0" w:color="auto"/>
      </w:divBdr>
    </w:div>
    <w:div w:id="125783984">
      <w:bodyDiv w:val="1"/>
      <w:marLeft w:val="0"/>
      <w:marRight w:val="0"/>
      <w:marTop w:val="0"/>
      <w:marBottom w:val="0"/>
      <w:divBdr>
        <w:top w:val="none" w:sz="0" w:space="0" w:color="auto"/>
        <w:left w:val="none" w:sz="0" w:space="0" w:color="auto"/>
        <w:bottom w:val="none" w:sz="0" w:space="0" w:color="auto"/>
        <w:right w:val="none" w:sz="0" w:space="0" w:color="auto"/>
      </w:divBdr>
      <w:divsChild>
        <w:div w:id="242841135">
          <w:marLeft w:val="0"/>
          <w:marRight w:val="0"/>
          <w:marTop w:val="0"/>
          <w:marBottom w:val="0"/>
          <w:divBdr>
            <w:top w:val="none" w:sz="0" w:space="0" w:color="auto"/>
            <w:left w:val="none" w:sz="0" w:space="0" w:color="auto"/>
            <w:bottom w:val="none" w:sz="0" w:space="0" w:color="auto"/>
            <w:right w:val="none" w:sz="0" w:space="0" w:color="auto"/>
          </w:divBdr>
          <w:divsChild>
            <w:div w:id="1967156322">
              <w:marLeft w:val="0"/>
              <w:marRight w:val="0"/>
              <w:marTop w:val="0"/>
              <w:marBottom w:val="0"/>
              <w:divBdr>
                <w:top w:val="none" w:sz="0" w:space="0" w:color="auto"/>
                <w:left w:val="none" w:sz="0" w:space="0" w:color="auto"/>
                <w:bottom w:val="none" w:sz="0" w:space="0" w:color="auto"/>
                <w:right w:val="none" w:sz="0" w:space="0" w:color="auto"/>
              </w:divBdr>
              <w:divsChild>
                <w:div w:id="96562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27456">
      <w:bodyDiv w:val="1"/>
      <w:marLeft w:val="0"/>
      <w:marRight w:val="0"/>
      <w:marTop w:val="0"/>
      <w:marBottom w:val="0"/>
      <w:divBdr>
        <w:top w:val="none" w:sz="0" w:space="0" w:color="auto"/>
        <w:left w:val="none" w:sz="0" w:space="0" w:color="auto"/>
        <w:bottom w:val="none" w:sz="0" w:space="0" w:color="auto"/>
        <w:right w:val="none" w:sz="0" w:space="0" w:color="auto"/>
      </w:divBdr>
    </w:div>
    <w:div w:id="163790981">
      <w:bodyDiv w:val="1"/>
      <w:marLeft w:val="0"/>
      <w:marRight w:val="0"/>
      <w:marTop w:val="0"/>
      <w:marBottom w:val="0"/>
      <w:divBdr>
        <w:top w:val="none" w:sz="0" w:space="0" w:color="auto"/>
        <w:left w:val="none" w:sz="0" w:space="0" w:color="auto"/>
        <w:bottom w:val="none" w:sz="0" w:space="0" w:color="auto"/>
        <w:right w:val="none" w:sz="0" w:space="0" w:color="auto"/>
      </w:divBdr>
    </w:div>
    <w:div w:id="183710043">
      <w:bodyDiv w:val="1"/>
      <w:marLeft w:val="0"/>
      <w:marRight w:val="0"/>
      <w:marTop w:val="0"/>
      <w:marBottom w:val="0"/>
      <w:divBdr>
        <w:top w:val="none" w:sz="0" w:space="0" w:color="auto"/>
        <w:left w:val="none" w:sz="0" w:space="0" w:color="auto"/>
        <w:bottom w:val="none" w:sz="0" w:space="0" w:color="auto"/>
        <w:right w:val="none" w:sz="0" w:space="0" w:color="auto"/>
      </w:divBdr>
    </w:div>
    <w:div w:id="198978032">
      <w:bodyDiv w:val="1"/>
      <w:marLeft w:val="0"/>
      <w:marRight w:val="0"/>
      <w:marTop w:val="0"/>
      <w:marBottom w:val="0"/>
      <w:divBdr>
        <w:top w:val="none" w:sz="0" w:space="0" w:color="auto"/>
        <w:left w:val="none" w:sz="0" w:space="0" w:color="auto"/>
        <w:bottom w:val="none" w:sz="0" w:space="0" w:color="auto"/>
        <w:right w:val="none" w:sz="0" w:space="0" w:color="auto"/>
      </w:divBdr>
    </w:div>
    <w:div w:id="199976398">
      <w:bodyDiv w:val="1"/>
      <w:marLeft w:val="0"/>
      <w:marRight w:val="0"/>
      <w:marTop w:val="0"/>
      <w:marBottom w:val="0"/>
      <w:divBdr>
        <w:top w:val="none" w:sz="0" w:space="0" w:color="auto"/>
        <w:left w:val="none" w:sz="0" w:space="0" w:color="auto"/>
        <w:bottom w:val="none" w:sz="0" w:space="0" w:color="auto"/>
        <w:right w:val="none" w:sz="0" w:space="0" w:color="auto"/>
      </w:divBdr>
      <w:divsChild>
        <w:div w:id="460881389">
          <w:marLeft w:val="0"/>
          <w:marRight w:val="0"/>
          <w:marTop w:val="0"/>
          <w:marBottom w:val="0"/>
          <w:divBdr>
            <w:top w:val="none" w:sz="0" w:space="0" w:color="auto"/>
            <w:left w:val="none" w:sz="0" w:space="0" w:color="auto"/>
            <w:bottom w:val="none" w:sz="0" w:space="0" w:color="auto"/>
            <w:right w:val="none" w:sz="0" w:space="0" w:color="auto"/>
          </w:divBdr>
          <w:divsChild>
            <w:div w:id="1310405416">
              <w:marLeft w:val="0"/>
              <w:marRight w:val="0"/>
              <w:marTop w:val="0"/>
              <w:marBottom w:val="0"/>
              <w:divBdr>
                <w:top w:val="none" w:sz="0" w:space="0" w:color="auto"/>
                <w:left w:val="none" w:sz="0" w:space="0" w:color="auto"/>
                <w:bottom w:val="none" w:sz="0" w:space="0" w:color="auto"/>
                <w:right w:val="none" w:sz="0" w:space="0" w:color="auto"/>
              </w:divBdr>
              <w:divsChild>
                <w:div w:id="10087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55580">
      <w:bodyDiv w:val="1"/>
      <w:marLeft w:val="0"/>
      <w:marRight w:val="0"/>
      <w:marTop w:val="0"/>
      <w:marBottom w:val="0"/>
      <w:divBdr>
        <w:top w:val="none" w:sz="0" w:space="0" w:color="auto"/>
        <w:left w:val="none" w:sz="0" w:space="0" w:color="auto"/>
        <w:bottom w:val="none" w:sz="0" w:space="0" w:color="auto"/>
        <w:right w:val="none" w:sz="0" w:space="0" w:color="auto"/>
      </w:divBdr>
    </w:div>
    <w:div w:id="213125362">
      <w:bodyDiv w:val="1"/>
      <w:marLeft w:val="0"/>
      <w:marRight w:val="0"/>
      <w:marTop w:val="0"/>
      <w:marBottom w:val="0"/>
      <w:divBdr>
        <w:top w:val="none" w:sz="0" w:space="0" w:color="auto"/>
        <w:left w:val="none" w:sz="0" w:space="0" w:color="auto"/>
        <w:bottom w:val="none" w:sz="0" w:space="0" w:color="auto"/>
        <w:right w:val="none" w:sz="0" w:space="0" w:color="auto"/>
      </w:divBdr>
    </w:div>
    <w:div w:id="227346564">
      <w:bodyDiv w:val="1"/>
      <w:marLeft w:val="0"/>
      <w:marRight w:val="0"/>
      <w:marTop w:val="0"/>
      <w:marBottom w:val="0"/>
      <w:divBdr>
        <w:top w:val="none" w:sz="0" w:space="0" w:color="auto"/>
        <w:left w:val="none" w:sz="0" w:space="0" w:color="auto"/>
        <w:bottom w:val="none" w:sz="0" w:space="0" w:color="auto"/>
        <w:right w:val="none" w:sz="0" w:space="0" w:color="auto"/>
      </w:divBdr>
    </w:div>
    <w:div w:id="230963456">
      <w:bodyDiv w:val="1"/>
      <w:marLeft w:val="0"/>
      <w:marRight w:val="0"/>
      <w:marTop w:val="0"/>
      <w:marBottom w:val="0"/>
      <w:divBdr>
        <w:top w:val="none" w:sz="0" w:space="0" w:color="auto"/>
        <w:left w:val="none" w:sz="0" w:space="0" w:color="auto"/>
        <w:bottom w:val="none" w:sz="0" w:space="0" w:color="auto"/>
        <w:right w:val="none" w:sz="0" w:space="0" w:color="auto"/>
      </w:divBdr>
    </w:div>
    <w:div w:id="265188792">
      <w:bodyDiv w:val="1"/>
      <w:marLeft w:val="0"/>
      <w:marRight w:val="0"/>
      <w:marTop w:val="0"/>
      <w:marBottom w:val="0"/>
      <w:divBdr>
        <w:top w:val="none" w:sz="0" w:space="0" w:color="auto"/>
        <w:left w:val="none" w:sz="0" w:space="0" w:color="auto"/>
        <w:bottom w:val="none" w:sz="0" w:space="0" w:color="auto"/>
        <w:right w:val="none" w:sz="0" w:space="0" w:color="auto"/>
      </w:divBdr>
    </w:div>
    <w:div w:id="270166674">
      <w:bodyDiv w:val="1"/>
      <w:marLeft w:val="0"/>
      <w:marRight w:val="0"/>
      <w:marTop w:val="0"/>
      <w:marBottom w:val="0"/>
      <w:divBdr>
        <w:top w:val="none" w:sz="0" w:space="0" w:color="auto"/>
        <w:left w:val="none" w:sz="0" w:space="0" w:color="auto"/>
        <w:bottom w:val="none" w:sz="0" w:space="0" w:color="auto"/>
        <w:right w:val="none" w:sz="0" w:space="0" w:color="auto"/>
      </w:divBdr>
    </w:div>
    <w:div w:id="285966096">
      <w:bodyDiv w:val="1"/>
      <w:marLeft w:val="0"/>
      <w:marRight w:val="0"/>
      <w:marTop w:val="0"/>
      <w:marBottom w:val="0"/>
      <w:divBdr>
        <w:top w:val="none" w:sz="0" w:space="0" w:color="auto"/>
        <w:left w:val="none" w:sz="0" w:space="0" w:color="auto"/>
        <w:bottom w:val="none" w:sz="0" w:space="0" w:color="auto"/>
        <w:right w:val="none" w:sz="0" w:space="0" w:color="auto"/>
      </w:divBdr>
      <w:divsChild>
        <w:div w:id="1407189810">
          <w:marLeft w:val="0"/>
          <w:marRight w:val="0"/>
          <w:marTop w:val="0"/>
          <w:marBottom w:val="0"/>
          <w:divBdr>
            <w:top w:val="none" w:sz="0" w:space="0" w:color="auto"/>
            <w:left w:val="none" w:sz="0" w:space="0" w:color="auto"/>
            <w:bottom w:val="none" w:sz="0" w:space="0" w:color="auto"/>
            <w:right w:val="none" w:sz="0" w:space="0" w:color="auto"/>
          </w:divBdr>
          <w:divsChild>
            <w:div w:id="1682471030">
              <w:marLeft w:val="0"/>
              <w:marRight w:val="0"/>
              <w:marTop w:val="0"/>
              <w:marBottom w:val="0"/>
              <w:divBdr>
                <w:top w:val="none" w:sz="0" w:space="0" w:color="auto"/>
                <w:left w:val="none" w:sz="0" w:space="0" w:color="auto"/>
                <w:bottom w:val="none" w:sz="0" w:space="0" w:color="auto"/>
                <w:right w:val="none" w:sz="0" w:space="0" w:color="auto"/>
              </w:divBdr>
              <w:divsChild>
                <w:div w:id="1265384445">
                  <w:marLeft w:val="0"/>
                  <w:marRight w:val="0"/>
                  <w:marTop w:val="0"/>
                  <w:marBottom w:val="0"/>
                  <w:divBdr>
                    <w:top w:val="none" w:sz="0" w:space="0" w:color="auto"/>
                    <w:left w:val="none" w:sz="0" w:space="0" w:color="auto"/>
                    <w:bottom w:val="none" w:sz="0" w:space="0" w:color="auto"/>
                    <w:right w:val="none" w:sz="0" w:space="0" w:color="auto"/>
                  </w:divBdr>
                </w:div>
              </w:divsChild>
            </w:div>
            <w:div w:id="2064517837">
              <w:marLeft w:val="0"/>
              <w:marRight w:val="0"/>
              <w:marTop w:val="0"/>
              <w:marBottom w:val="0"/>
              <w:divBdr>
                <w:top w:val="none" w:sz="0" w:space="0" w:color="auto"/>
                <w:left w:val="none" w:sz="0" w:space="0" w:color="auto"/>
                <w:bottom w:val="none" w:sz="0" w:space="0" w:color="auto"/>
                <w:right w:val="none" w:sz="0" w:space="0" w:color="auto"/>
              </w:divBdr>
              <w:divsChild>
                <w:div w:id="1827552751">
                  <w:marLeft w:val="0"/>
                  <w:marRight w:val="0"/>
                  <w:marTop w:val="0"/>
                  <w:marBottom w:val="0"/>
                  <w:divBdr>
                    <w:top w:val="none" w:sz="0" w:space="0" w:color="auto"/>
                    <w:left w:val="none" w:sz="0" w:space="0" w:color="auto"/>
                    <w:bottom w:val="none" w:sz="0" w:space="0" w:color="auto"/>
                    <w:right w:val="none" w:sz="0" w:space="0" w:color="auto"/>
                  </w:divBdr>
                </w:div>
                <w:div w:id="63283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065168">
      <w:bodyDiv w:val="1"/>
      <w:marLeft w:val="0"/>
      <w:marRight w:val="0"/>
      <w:marTop w:val="0"/>
      <w:marBottom w:val="0"/>
      <w:divBdr>
        <w:top w:val="none" w:sz="0" w:space="0" w:color="auto"/>
        <w:left w:val="none" w:sz="0" w:space="0" w:color="auto"/>
        <w:bottom w:val="none" w:sz="0" w:space="0" w:color="auto"/>
        <w:right w:val="none" w:sz="0" w:space="0" w:color="auto"/>
      </w:divBdr>
    </w:div>
    <w:div w:id="297493358">
      <w:bodyDiv w:val="1"/>
      <w:marLeft w:val="0"/>
      <w:marRight w:val="0"/>
      <w:marTop w:val="0"/>
      <w:marBottom w:val="0"/>
      <w:divBdr>
        <w:top w:val="none" w:sz="0" w:space="0" w:color="auto"/>
        <w:left w:val="none" w:sz="0" w:space="0" w:color="auto"/>
        <w:bottom w:val="none" w:sz="0" w:space="0" w:color="auto"/>
        <w:right w:val="none" w:sz="0" w:space="0" w:color="auto"/>
      </w:divBdr>
      <w:divsChild>
        <w:div w:id="403719166">
          <w:marLeft w:val="0"/>
          <w:marRight w:val="0"/>
          <w:marTop w:val="0"/>
          <w:marBottom w:val="0"/>
          <w:divBdr>
            <w:top w:val="none" w:sz="0" w:space="0" w:color="auto"/>
            <w:left w:val="none" w:sz="0" w:space="0" w:color="auto"/>
            <w:bottom w:val="none" w:sz="0" w:space="0" w:color="auto"/>
            <w:right w:val="none" w:sz="0" w:space="0" w:color="auto"/>
          </w:divBdr>
          <w:divsChild>
            <w:div w:id="401106785">
              <w:marLeft w:val="0"/>
              <w:marRight w:val="0"/>
              <w:marTop w:val="0"/>
              <w:marBottom w:val="0"/>
              <w:divBdr>
                <w:top w:val="none" w:sz="0" w:space="0" w:color="auto"/>
                <w:left w:val="none" w:sz="0" w:space="0" w:color="auto"/>
                <w:bottom w:val="none" w:sz="0" w:space="0" w:color="auto"/>
                <w:right w:val="none" w:sz="0" w:space="0" w:color="auto"/>
              </w:divBdr>
              <w:divsChild>
                <w:div w:id="9012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240220">
      <w:bodyDiv w:val="1"/>
      <w:marLeft w:val="0"/>
      <w:marRight w:val="0"/>
      <w:marTop w:val="0"/>
      <w:marBottom w:val="0"/>
      <w:divBdr>
        <w:top w:val="none" w:sz="0" w:space="0" w:color="auto"/>
        <w:left w:val="none" w:sz="0" w:space="0" w:color="auto"/>
        <w:bottom w:val="none" w:sz="0" w:space="0" w:color="auto"/>
        <w:right w:val="none" w:sz="0" w:space="0" w:color="auto"/>
      </w:divBdr>
    </w:div>
    <w:div w:id="308285058">
      <w:bodyDiv w:val="1"/>
      <w:marLeft w:val="0"/>
      <w:marRight w:val="0"/>
      <w:marTop w:val="0"/>
      <w:marBottom w:val="0"/>
      <w:divBdr>
        <w:top w:val="none" w:sz="0" w:space="0" w:color="auto"/>
        <w:left w:val="none" w:sz="0" w:space="0" w:color="auto"/>
        <w:bottom w:val="none" w:sz="0" w:space="0" w:color="auto"/>
        <w:right w:val="none" w:sz="0" w:space="0" w:color="auto"/>
      </w:divBdr>
    </w:div>
    <w:div w:id="308562440">
      <w:bodyDiv w:val="1"/>
      <w:marLeft w:val="0"/>
      <w:marRight w:val="0"/>
      <w:marTop w:val="0"/>
      <w:marBottom w:val="0"/>
      <w:divBdr>
        <w:top w:val="none" w:sz="0" w:space="0" w:color="auto"/>
        <w:left w:val="none" w:sz="0" w:space="0" w:color="auto"/>
        <w:bottom w:val="none" w:sz="0" w:space="0" w:color="auto"/>
        <w:right w:val="none" w:sz="0" w:space="0" w:color="auto"/>
      </w:divBdr>
      <w:divsChild>
        <w:div w:id="843786947">
          <w:marLeft w:val="0"/>
          <w:marRight w:val="0"/>
          <w:marTop w:val="0"/>
          <w:marBottom w:val="0"/>
          <w:divBdr>
            <w:top w:val="none" w:sz="0" w:space="0" w:color="auto"/>
            <w:left w:val="none" w:sz="0" w:space="0" w:color="auto"/>
            <w:bottom w:val="none" w:sz="0" w:space="0" w:color="auto"/>
            <w:right w:val="none" w:sz="0" w:space="0" w:color="auto"/>
          </w:divBdr>
          <w:divsChild>
            <w:div w:id="75634304">
              <w:marLeft w:val="0"/>
              <w:marRight w:val="0"/>
              <w:marTop w:val="0"/>
              <w:marBottom w:val="0"/>
              <w:divBdr>
                <w:top w:val="none" w:sz="0" w:space="0" w:color="auto"/>
                <w:left w:val="none" w:sz="0" w:space="0" w:color="auto"/>
                <w:bottom w:val="none" w:sz="0" w:space="0" w:color="auto"/>
                <w:right w:val="none" w:sz="0" w:space="0" w:color="auto"/>
              </w:divBdr>
              <w:divsChild>
                <w:div w:id="145601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610294">
      <w:bodyDiv w:val="1"/>
      <w:marLeft w:val="0"/>
      <w:marRight w:val="0"/>
      <w:marTop w:val="0"/>
      <w:marBottom w:val="0"/>
      <w:divBdr>
        <w:top w:val="none" w:sz="0" w:space="0" w:color="auto"/>
        <w:left w:val="none" w:sz="0" w:space="0" w:color="auto"/>
        <w:bottom w:val="none" w:sz="0" w:space="0" w:color="auto"/>
        <w:right w:val="none" w:sz="0" w:space="0" w:color="auto"/>
      </w:divBdr>
    </w:div>
    <w:div w:id="326054260">
      <w:bodyDiv w:val="1"/>
      <w:marLeft w:val="0"/>
      <w:marRight w:val="0"/>
      <w:marTop w:val="0"/>
      <w:marBottom w:val="0"/>
      <w:divBdr>
        <w:top w:val="none" w:sz="0" w:space="0" w:color="auto"/>
        <w:left w:val="none" w:sz="0" w:space="0" w:color="auto"/>
        <w:bottom w:val="none" w:sz="0" w:space="0" w:color="auto"/>
        <w:right w:val="none" w:sz="0" w:space="0" w:color="auto"/>
      </w:divBdr>
    </w:div>
    <w:div w:id="336202421">
      <w:bodyDiv w:val="1"/>
      <w:marLeft w:val="0"/>
      <w:marRight w:val="0"/>
      <w:marTop w:val="0"/>
      <w:marBottom w:val="0"/>
      <w:divBdr>
        <w:top w:val="none" w:sz="0" w:space="0" w:color="auto"/>
        <w:left w:val="none" w:sz="0" w:space="0" w:color="auto"/>
        <w:bottom w:val="none" w:sz="0" w:space="0" w:color="auto"/>
        <w:right w:val="none" w:sz="0" w:space="0" w:color="auto"/>
      </w:divBdr>
    </w:div>
    <w:div w:id="347023748">
      <w:bodyDiv w:val="1"/>
      <w:marLeft w:val="0"/>
      <w:marRight w:val="0"/>
      <w:marTop w:val="0"/>
      <w:marBottom w:val="0"/>
      <w:divBdr>
        <w:top w:val="none" w:sz="0" w:space="0" w:color="auto"/>
        <w:left w:val="none" w:sz="0" w:space="0" w:color="auto"/>
        <w:bottom w:val="none" w:sz="0" w:space="0" w:color="auto"/>
        <w:right w:val="none" w:sz="0" w:space="0" w:color="auto"/>
      </w:divBdr>
    </w:div>
    <w:div w:id="354234682">
      <w:bodyDiv w:val="1"/>
      <w:marLeft w:val="0"/>
      <w:marRight w:val="0"/>
      <w:marTop w:val="0"/>
      <w:marBottom w:val="0"/>
      <w:divBdr>
        <w:top w:val="none" w:sz="0" w:space="0" w:color="auto"/>
        <w:left w:val="none" w:sz="0" w:space="0" w:color="auto"/>
        <w:bottom w:val="none" w:sz="0" w:space="0" w:color="auto"/>
        <w:right w:val="none" w:sz="0" w:space="0" w:color="auto"/>
      </w:divBdr>
    </w:div>
    <w:div w:id="393629574">
      <w:bodyDiv w:val="1"/>
      <w:marLeft w:val="0"/>
      <w:marRight w:val="0"/>
      <w:marTop w:val="0"/>
      <w:marBottom w:val="0"/>
      <w:divBdr>
        <w:top w:val="none" w:sz="0" w:space="0" w:color="auto"/>
        <w:left w:val="none" w:sz="0" w:space="0" w:color="auto"/>
        <w:bottom w:val="none" w:sz="0" w:space="0" w:color="auto"/>
        <w:right w:val="none" w:sz="0" w:space="0" w:color="auto"/>
      </w:divBdr>
      <w:divsChild>
        <w:div w:id="1890263273">
          <w:marLeft w:val="0"/>
          <w:marRight w:val="0"/>
          <w:marTop w:val="0"/>
          <w:marBottom w:val="0"/>
          <w:divBdr>
            <w:top w:val="none" w:sz="0" w:space="0" w:color="auto"/>
            <w:left w:val="none" w:sz="0" w:space="0" w:color="auto"/>
            <w:bottom w:val="none" w:sz="0" w:space="0" w:color="auto"/>
            <w:right w:val="none" w:sz="0" w:space="0" w:color="auto"/>
          </w:divBdr>
          <w:divsChild>
            <w:div w:id="2056536078">
              <w:marLeft w:val="0"/>
              <w:marRight w:val="0"/>
              <w:marTop w:val="0"/>
              <w:marBottom w:val="0"/>
              <w:divBdr>
                <w:top w:val="none" w:sz="0" w:space="0" w:color="auto"/>
                <w:left w:val="none" w:sz="0" w:space="0" w:color="auto"/>
                <w:bottom w:val="none" w:sz="0" w:space="0" w:color="auto"/>
                <w:right w:val="none" w:sz="0" w:space="0" w:color="auto"/>
              </w:divBdr>
              <w:divsChild>
                <w:div w:id="142468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05563">
      <w:bodyDiv w:val="1"/>
      <w:marLeft w:val="0"/>
      <w:marRight w:val="0"/>
      <w:marTop w:val="0"/>
      <w:marBottom w:val="0"/>
      <w:divBdr>
        <w:top w:val="none" w:sz="0" w:space="0" w:color="auto"/>
        <w:left w:val="none" w:sz="0" w:space="0" w:color="auto"/>
        <w:bottom w:val="none" w:sz="0" w:space="0" w:color="auto"/>
        <w:right w:val="none" w:sz="0" w:space="0" w:color="auto"/>
      </w:divBdr>
    </w:div>
    <w:div w:id="457841391">
      <w:bodyDiv w:val="1"/>
      <w:marLeft w:val="0"/>
      <w:marRight w:val="0"/>
      <w:marTop w:val="0"/>
      <w:marBottom w:val="0"/>
      <w:divBdr>
        <w:top w:val="none" w:sz="0" w:space="0" w:color="auto"/>
        <w:left w:val="none" w:sz="0" w:space="0" w:color="auto"/>
        <w:bottom w:val="none" w:sz="0" w:space="0" w:color="auto"/>
        <w:right w:val="none" w:sz="0" w:space="0" w:color="auto"/>
      </w:divBdr>
    </w:div>
    <w:div w:id="461194298">
      <w:bodyDiv w:val="1"/>
      <w:marLeft w:val="0"/>
      <w:marRight w:val="0"/>
      <w:marTop w:val="0"/>
      <w:marBottom w:val="0"/>
      <w:divBdr>
        <w:top w:val="none" w:sz="0" w:space="0" w:color="auto"/>
        <w:left w:val="none" w:sz="0" w:space="0" w:color="auto"/>
        <w:bottom w:val="none" w:sz="0" w:space="0" w:color="auto"/>
        <w:right w:val="none" w:sz="0" w:space="0" w:color="auto"/>
      </w:divBdr>
      <w:divsChild>
        <w:div w:id="1456635427">
          <w:marLeft w:val="0"/>
          <w:marRight w:val="0"/>
          <w:marTop w:val="0"/>
          <w:marBottom w:val="0"/>
          <w:divBdr>
            <w:top w:val="none" w:sz="0" w:space="0" w:color="auto"/>
            <w:left w:val="none" w:sz="0" w:space="0" w:color="auto"/>
            <w:bottom w:val="none" w:sz="0" w:space="0" w:color="auto"/>
            <w:right w:val="none" w:sz="0" w:space="0" w:color="auto"/>
          </w:divBdr>
          <w:divsChild>
            <w:div w:id="573394184">
              <w:marLeft w:val="0"/>
              <w:marRight w:val="0"/>
              <w:marTop w:val="0"/>
              <w:marBottom w:val="600"/>
              <w:divBdr>
                <w:top w:val="none" w:sz="0" w:space="0" w:color="auto"/>
                <w:left w:val="none" w:sz="0" w:space="0" w:color="auto"/>
                <w:bottom w:val="none" w:sz="0" w:space="0" w:color="auto"/>
                <w:right w:val="none" w:sz="0" w:space="0" w:color="auto"/>
              </w:divBdr>
              <w:divsChild>
                <w:div w:id="353072484">
                  <w:marLeft w:val="0"/>
                  <w:marRight w:val="0"/>
                  <w:marTop w:val="0"/>
                  <w:marBottom w:val="0"/>
                  <w:divBdr>
                    <w:top w:val="none" w:sz="0" w:space="0" w:color="auto"/>
                    <w:left w:val="none" w:sz="0" w:space="0" w:color="auto"/>
                    <w:bottom w:val="none" w:sz="0" w:space="0" w:color="auto"/>
                    <w:right w:val="none" w:sz="0" w:space="0" w:color="auto"/>
                  </w:divBdr>
                  <w:divsChild>
                    <w:div w:id="450826862">
                      <w:marLeft w:val="0"/>
                      <w:marRight w:val="0"/>
                      <w:marTop w:val="0"/>
                      <w:marBottom w:val="360"/>
                      <w:divBdr>
                        <w:top w:val="none" w:sz="0" w:space="0" w:color="auto"/>
                        <w:left w:val="none" w:sz="0" w:space="0" w:color="auto"/>
                        <w:bottom w:val="none" w:sz="0" w:space="0" w:color="auto"/>
                        <w:right w:val="none" w:sz="0" w:space="0" w:color="auto"/>
                      </w:divBdr>
                    </w:div>
                    <w:div w:id="440490974">
                      <w:marLeft w:val="0"/>
                      <w:marRight w:val="0"/>
                      <w:marTop w:val="0"/>
                      <w:marBottom w:val="360"/>
                      <w:divBdr>
                        <w:top w:val="none" w:sz="0" w:space="0" w:color="auto"/>
                        <w:left w:val="none" w:sz="0" w:space="0" w:color="auto"/>
                        <w:bottom w:val="none" w:sz="0" w:space="0" w:color="auto"/>
                        <w:right w:val="none" w:sz="0" w:space="0" w:color="auto"/>
                      </w:divBdr>
                    </w:div>
                    <w:div w:id="2137599263">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45182110">
          <w:marLeft w:val="0"/>
          <w:marRight w:val="0"/>
          <w:marTop w:val="0"/>
          <w:marBottom w:val="0"/>
          <w:divBdr>
            <w:top w:val="none" w:sz="0" w:space="0" w:color="auto"/>
            <w:left w:val="none" w:sz="0" w:space="0" w:color="auto"/>
            <w:bottom w:val="none" w:sz="0" w:space="0" w:color="auto"/>
            <w:right w:val="none" w:sz="0" w:space="0" w:color="auto"/>
          </w:divBdr>
          <w:divsChild>
            <w:div w:id="1427924205">
              <w:marLeft w:val="0"/>
              <w:marRight w:val="0"/>
              <w:marTop w:val="0"/>
              <w:marBottom w:val="600"/>
              <w:divBdr>
                <w:top w:val="none" w:sz="0" w:space="0" w:color="auto"/>
                <w:left w:val="none" w:sz="0" w:space="0" w:color="auto"/>
                <w:bottom w:val="none" w:sz="0" w:space="0" w:color="auto"/>
                <w:right w:val="none" w:sz="0" w:space="0" w:color="auto"/>
              </w:divBdr>
              <w:divsChild>
                <w:div w:id="2081438212">
                  <w:marLeft w:val="0"/>
                  <w:marRight w:val="0"/>
                  <w:marTop w:val="0"/>
                  <w:marBottom w:val="0"/>
                  <w:divBdr>
                    <w:top w:val="none" w:sz="0" w:space="0" w:color="auto"/>
                    <w:left w:val="none" w:sz="0" w:space="0" w:color="auto"/>
                    <w:bottom w:val="none" w:sz="0" w:space="0" w:color="auto"/>
                    <w:right w:val="none" w:sz="0" w:space="0" w:color="auto"/>
                  </w:divBdr>
                  <w:divsChild>
                    <w:div w:id="665130205">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 w:id="461266186">
      <w:bodyDiv w:val="1"/>
      <w:marLeft w:val="0"/>
      <w:marRight w:val="0"/>
      <w:marTop w:val="0"/>
      <w:marBottom w:val="0"/>
      <w:divBdr>
        <w:top w:val="none" w:sz="0" w:space="0" w:color="auto"/>
        <w:left w:val="none" w:sz="0" w:space="0" w:color="auto"/>
        <w:bottom w:val="none" w:sz="0" w:space="0" w:color="auto"/>
        <w:right w:val="none" w:sz="0" w:space="0" w:color="auto"/>
      </w:divBdr>
    </w:div>
    <w:div w:id="461923558">
      <w:bodyDiv w:val="1"/>
      <w:marLeft w:val="0"/>
      <w:marRight w:val="0"/>
      <w:marTop w:val="0"/>
      <w:marBottom w:val="0"/>
      <w:divBdr>
        <w:top w:val="none" w:sz="0" w:space="0" w:color="auto"/>
        <w:left w:val="none" w:sz="0" w:space="0" w:color="auto"/>
        <w:bottom w:val="none" w:sz="0" w:space="0" w:color="auto"/>
        <w:right w:val="none" w:sz="0" w:space="0" w:color="auto"/>
      </w:divBdr>
    </w:div>
    <w:div w:id="471292344">
      <w:bodyDiv w:val="1"/>
      <w:marLeft w:val="0"/>
      <w:marRight w:val="0"/>
      <w:marTop w:val="0"/>
      <w:marBottom w:val="0"/>
      <w:divBdr>
        <w:top w:val="none" w:sz="0" w:space="0" w:color="auto"/>
        <w:left w:val="none" w:sz="0" w:space="0" w:color="auto"/>
        <w:bottom w:val="none" w:sz="0" w:space="0" w:color="auto"/>
        <w:right w:val="none" w:sz="0" w:space="0" w:color="auto"/>
      </w:divBdr>
    </w:div>
    <w:div w:id="480197264">
      <w:bodyDiv w:val="1"/>
      <w:marLeft w:val="0"/>
      <w:marRight w:val="0"/>
      <w:marTop w:val="0"/>
      <w:marBottom w:val="0"/>
      <w:divBdr>
        <w:top w:val="none" w:sz="0" w:space="0" w:color="auto"/>
        <w:left w:val="none" w:sz="0" w:space="0" w:color="auto"/>
        <w:bottom w:val="none" w:sz="0" w:space="0" w:color="auto"/>
        <w:right w:val="none" w:sz="0" w:space="0" w:color="auto"/>
      </w:divBdr>
    </w:div>
    <w:div w:id="482812910">
      <w:bodyDiv w:val="1"/>
      <w:marLeft w:val="0"/>
      <w:marRight w:val="0"/>
      <w:marTop w:val="0"/>
      <w:marBottom w:val="0"/>
      <w:divBdr>
        <w:top w:val="none" w:sz="0" w:space="0" w:color="auto"/>
        <w:left w:val="none" w:sz="0" w:space="0" w:color="auto"/>
        <w:bottom w:val="none" w:sz="0" w:space="0" w:color="auto"/>
        <w:right w:val="none" w:sz="0" w:space="0" w:color="auto"/>
      </w:divBdr>
      <w:divsChild>
        <w:div w:id="1194996677">
          <w:marLeft w:val="0"/>
          <w:marRight w:val="0"/>
          <w:marTop w:val="0"/>
          <w:marBottom w:val="0"/>
          <w:divBdr>
            <w:top w:val="none" w:sz="0" w:space="0" w:color="auto"/>
            <w:left w:val="none" w:sz="0" w:space="0" w:color="auto"/>
            <w:bottom w:val="none" w:sz="0" w:space="0" w:color="auto"/>
            <w:right w:val="none" w:sz="0" w:space="0" w:color="auto"/>
          </w:divBdr>
          <w:divsChild>
            <w:div w:id="1846480829">
              <w:marLeft w:val="0"/>
              <w:marRight w:val="0"/>
              <w:marTop w:val="0"/>
              <w:marBottom w:val="0"/>
              <w:divBdr>
                <w:top w:val="none" w:sz="0" w:space="0" w:color="auto"/>
                <w:left w:val="none" w:sz="0" w:space="0" w:color="auto"/>
                <w:bottom w:val="none" w:sz="0" w:space="0" w:color="auto"/>
                <w:right w:val="none" w:sz="0" w:space="0" w:color="auto"/>
              </w:divBdr>
              <w:divsChild>
                <w:div w:id="183737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67328">
      <w:bodyDiv w:val="1"/>
      <w:marLeft w:val="0"/>
      <w:marRight w:val="0"/>
      <w:marTop w:val="0"/>
      <w:marBottom w:val="0"/>
      <w:divBdr>
        <w:top w:val="none" w:sz="0" w:space="0" w:color="auto"/>
        <w:left w:val="none" w:sz="0" w:space="0" w:color="auto"/>
        <w:bottom w:val="none" w:sz="0" w:space="0" w:color="auto"/>
        <w:right w:val="none" w:sz="0" w:space="0" w:color="auto"/>
      </w:divBdr>
      <w:divsChild>
        <w:div w:id="1934170121">
          <w:marLeft w:val="0"/>
          <w:marRight w:val="0"/>
          <w:marTop w:val="0"/>
          <w:marBottom w:val="0"/>
          <w:divBdr>
            <w:top w:val="none" w:sz="0" w:space="0" w:color="auto"/>
            <w:left w:val="none" w:sz="0" w:space="0" w:color="auto"/>
            <w:bottom w:val="none" w:sz="0" w:space="0" w:color="auto"/>
            <w:right w:val="none" w:sz="0" w:space="0" w:color="auto"/>
          </w:divBdr>
          <w:divsChild>
            <w:div w:id="1851868334">
              <w:marLeft w:val="0"/>
              <w:marRight w:val="0"/>
              <w:marTop w:val="0"/>
              <w:marBottom w:val="0"/>
              <w:divBdr>
                <w:top w:val="none" w:sz="0" w:space="0" w:color="auto"/>
                <w:left w:val="none" w:sz="0" w:space="0" w:color="auto"/>
                <w:bottom w:val="none" w:sz="0" w:space="0" w:color="auto"/>
                <w:right w:val="none" w:sz="0" w:space="0" w:color="auto"/>
              </w:divBdr>
              <w:divsChild>
                <w:div w:id="7471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828151">
      <w:bodyDiv w:val="1"/>
      <w:marLeft w:val="0"/>
      <w:marRight w:val="0"/>
      <w:marTop w:val="0"/>
      <w:marBottom w:val="0"/>
      <w:divBdr>
        <w:top w:val="none" w:sz="0" w:space="0" w:color="auto"/>
        <w:left w:val="none" w:sz="0" w:space="0" w:color="auto"/>
        <w:bottom w:val="none" w:sz="0" w:space="0" w:color="auto"/>
        <w:right w:val="none" w:sz="0" w:space="0" w:color="auto"/>
      </w:divBdr>
    </w:div>
    <w:div w:id="505436685">
      <w:bodyDiv w:val="1"/>
      <w:marLeft w:val="0"/>
      <w:marRight w:val="0"/>
      <w:marTop w:val="0"/>
      <w:marBottom w:val="0"/>
      <w:divBdr>
        <w:top w:val="none" w:sz="0" w:space="0" w:color="auto"/>
        <w:left w:val="none" w:sz="0" w:space="0" w:color="auto"/>
        <w:bottom w:val="none" w:sz="0" w:space="0" w:color="auto"/>
        <w:right w:val="none" w:sz="0" w:space="0" w:color="auto"/>
      </w:divBdr>
    </w:div>
    <w:div w:id="513542542">
      <w:bodyDiv w:val="1"/>
      <w:marLeft w:val="0"/>
      <w:marRight w:val="0"/>
      <w:marTop w:val="0"/>
      <w:marBottom w:val="0"/>
      <w:divBdr>
        <w:top w:val="none" w:sz="0" w:space="0" w:color="auto"/>
        <w:left w:val="none" w:sz="0" w:space="0" w:color="auto"/>
        <w:bottom w:val="none" w:sz="0" w:space="0" w:color="auto"/>
        <w:right w:val="none" w:sz="0" w:space="0" w:color="auto"/>
      </w:divBdr>
    </w:div>
    <w:div w:id="515927534">
      <w:bodyDiv w:val="1"/>
      <w:marLeft w:val="0"/>
      <w:marRight w:val="0"/>
      <w:marTop w:val="0"/>
      <w:marBottom w:val="0"/>
      <w:divBdr>
        <w:top w:val="none" w:sz="0" w:space="0" w:color="auto"/>
        <w:left w:val="none" w:sz="0" w:space="0" w:color="auto"/>
        <w:bottom w:val="none" w:sz="0" w:space="0" w:color="auto"/>
        <w:right w:val="none" w:sz="0" w:space="0" w:color="auto"/>
      </w:divBdr>
    </w:div>
    <w:div w:id="520052167">
      <w:bodyDiv w:val="1"/>
      <w:marLeft w:val="0"/>
      <w:marRight w:val="0"/>
      <w:marTop w:val="0"/>
      <w:marBottom w:val="0"/>
      <w:divBdr>
        <w:top w:val="none" w:sz="0" w:space="0" w:color="auto"/>
        <w:left w:val="none" w:sz="0" w:space="0" w:color="auto"/>
        <w:bottom w:val="none" w:sz="0" w:space="0" w:color="auto"/>
        <w:right w:val="none" w:sz="0" w:space="0" w:color="auto"/>
      </w:divBdr>
    </w:div>
    <w:div w:id="533812284">
      <w:bodyDiv w:val="1"/>
      <w:marLeft w:val="0"/>
      <w:marRight w:val="0"/>
      <w:marTop w:val="0"/>
      <w:marBottom w:val="0"/>
      <w:divBdr>
        <w:top w:val="none" w:sz="0" w:space="0" w:color="auto"/>
        <w:left w:val="none" w:sz="0" w:space="0" w:color="auto"/>
        <w:bottom w:val="none" w:sz="0" w:space="0" w:color="auto"/>
        <w:right w:val="none" w:sz="0" w:space="0" w:color="auto"/>
      </w:divBdr>
    </w:div>
    <w:div w:id="568001044">
      <w:bodyDiv w:val="1"/>
      <w:marLeft w:val="0"/>
      <w:marRight w:val="0"/>
      <w:marTop w:val="0"/>
      <w:marBottom w:val="0"/>
      <w:divBdr>
        <w:top w:val="none" w:sz="0" w:space="0" w:color="auto"/>
        <w:left w:val="none" w:sz="0" w:space="0" w:color="auto"/>
        <w:bottom w:val="none" w:sz="0" w:space="0" w:color="auto"/>
        <w:right w:val="none" w:sz="0" w:space="0" w:color="auto"/>
      </w:divBdr>
    </w:div>
    <w:div w:id="579221045">
      <w:bodyDiv w:val="1"/>
      <w:marLeft w:val="0"/>
      <w:marRight w:val="0"/>
      <w:marTop w:val="0"/>
      <w:marBottom w:val="0"/>
      <w:divBdr>
        <w:top w:val="none" w:sz="0" w:space="0" w:color="auto"/>
        <w:left w:val="none" w:sz="0" w:space="0" w:color="auto"/>
        <w:bottom w:val="none" w:sz="0" w:space="0" w:color="auto"/>
        <w:right w:val="none" w:sz="0" w:space="0" w:color="auto"/>
      </w:divBdr>
    </w:div>
    <w:div w:id="580066148">
      <w:bodyDiv w:val="1"/>
      <w:marLeft w:val="0"/>
      <w:marRight w:val="0"/>
      <w:marTop w:val="0"/>
      <w:marBottom w:val="0"/>
      <w:divBdr>
        <w:top w:val="none" w:sz="0" w:space="0" w:color="auto"/>
        <w:left w:val="none" w:sz="0" w:space="0" w:color="auto"/>
        <w:bottom w:val="none" w:sz="0" w:space="0" w:color="auto"/>
        <w:right w:val="none" w:sz="0" w:space="0" w:color="auto"/>
      </w:divBdr>
    </w:div>
    <w:div w:id="582493088">
      <w:bodyDiv w:val="1"/>
      <w:marLeft w:val="0"/>
      <w:marRight w:val="0"/>
      <w:marTop w:val="0"/>
      <w:marBottom w:val="0"/>
      <w:divBdr>
        <w:top w:val="none" w:sz="0" w:space="0" w:color="auto"/>
        <w:left w:val="none" w:sz="0" w:space="0" w:color="auto"/>
        <w:bottom w:val="none" w:sz="0" w:space="0" w:color="auto"/>
        <w:right w:val="none" w:sz="0" w:space="0" w:color="auto"/>
      </w:divBdr>
    </w:div>
    <w:div w:id="596207768">
      <w:bodyDiv w:val="1"/>
      <w:marLeft w:val="0"/>
      <w:marRight w:val="0"/>
      <w:marTop w:val="0"/>
      <w:marBottom w:val="0"/>
      <w:divBdr>
        <w:top w:val="none" w:sz="0" w:space="0" w:color="auto"/>
        <w:left w:val="none" w:sz="0" w:space="0" w:color="auto"/>
        <w:bottom w:val="none" w:sz="0" w:space="0" w:color="auto"/>
        <w:right w:val="none" w:sz="0" w:space="0" w:color="auto"/>
      </w:divBdr>
      <w:divsChild>
        <w:div w:id="1649942805">
          <w:marLeft w:val="0"/>
          <w:marRight w:val="0"/>
          <w:marTop w:val="0"/>
          <w:marBottom w:val="0"/>
          <w:divBdr>
            <w:top w:val="none" w:sz="0" w:space="0" w:color="auto"/>
            <w:left w:val="none" w:sz="0" w:space="0" w:color="auto"/>
            <w:bottom w:val="none" w:sz="0" w:space="0" w:color="auto"/>
            <w:right w:val="none" w:sz="0" w:space="0" w:color="auto"/>
          </w:divBdr>
          <w:divsChild>
            <w:div w:id="1210219454">
              <w:marLeft w:val="0"/>
              <w:marRight w:val="0"/>
              <w:marTop w:val="0"/>
              <w:marBottom w:val="0"/>
              <w:divBdr>
                <w:top w:val="none" w:sz="0" w:space="0" w:color="auto"/>
                <w:left w:val="none" w:sz="0" w:space="0" w:color="auto"/>
                <w:bottom w:val="none" w:sz="0" w:space="0" w:color="auto"/>
                <w:right w:val="none" w:sz="0" w:space="0" w:color="auto"/>
              </w:divBdr>
              <w:divsChild>
                <w:div w:id="133819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542264">
      <w:bodyDiv w:val="1"/>
      <w:marLeft w:val="0"/>
      <w:marRight w:val="0"/>
      <w:marTop w:val="0"/>
      <w:marBottom w:val="0"/>
      <w:divBdr>
        <w:top w:val="none" w:sz="0" w:space="0" w:color="auto"/>
        <w:left w:val="none" w:sz="0" w:space="0" w:color="auto"/>
        <w:bottom w:val="none" w:sz="0" w:space="0" w:color="auto"/>
        <w:right w:val="none" w:sz="0" w:space="0" w:color="auto"/>
      </w:divBdr>
    </w:div>
    <w:div w:id="609582016">
      <w:bodyDiv w:val="1"/>
      <w:marLeft w:val="0"/>
      <w:marRight w:val="0"/>
      <w:marTop w:val="0"/>
      <w:marBottom w:val="0"/>
      <w:divBdr>
        <w:top w:val="none" w:sz="0" w:space="0" w:color="auto"/>
        <w:left w:val="none" w:sz="0" w:space="0" w:color="auto"/>
        <w:bottom w:val="none" w:sz="0" w:space="0" w:color="auto"/>
        <w:right w:val="none" w:sz="0" w:space="0" w:color="auto"/>
      </w:divBdr>
    </w:div>
    <w:div w:id="617376062">
      <w:bodyDiv w:val="1"/>
      <w:marLeft w:val="0"/>
      <w:marRight w:val="0"/>
      <w:marTop w:val="0"/>
      <w:marBottom w:val="0"/>
      <w:divBdr>
        <w:top w:val="none" w:sz="0" w:space="0" w:color="auto"/>
        <w:left w:val="none" w:sz="0" w:space="0" w:color="auto"/>
        <w:bottom w:val="none" w:sz="0" w:space="0" w:color="auto"/>
        <w:right w:val="none" w:sz="0" w:space="0" w:color="auto"/>
      </w:divBdr>
    </w:div>
    <w:div w:id="628752805">
      <w:bodyDiv w:val="1"/>
      <w:marLeft w:val="0"/>
      <w:marRight w:val="0"/>
      <w:marTop w:val="0"/>
      <w:marBottom w:val="0"/>
      <w:divBdr>
        <w:top w:val="none" w:sz="0" w:space="0" w:color="auto"/>
        <w:left w:val="none" w:sz="0" w:space="0" w:color="auto"/>
        <w:bottom w:val="none" w:sz="0" w:space="0" w:color="auto"/>
        <w:right w:val="none" w:sz="0" w:space="0" w:color="auto"/>
      </w:divBdr>
    </w:div>
    <w:div w:id="644897755">
      <w:bodyDiv w:val="1"/>
      <w:marLeft w:val="0"/>
      <w:marRight w:val="0"/>
      <w:marTop w:val="0"/>
      <w:marBottom w:val="0"/>
      <w:divBdr>
        <w:top w:val="none" w:sz="0" w:space="0" w:color="auto"/>
        <w:left w:val="none" w:sz="0" w:space="0" w:color="auto"/>
        <w:bottom w:val="none" w:sz="0" w:space="0" w:color="auto"/>
        <w:right w:val="none" w:sz="0" w:space="0" w:color="auto"/>
      </w:divBdr>
    </w:div>
    <w:div w:id="656612485">
      <w:bodyDiv w:val="1"/>
      <w:marLeft w:val="0"/>
      <w:marRight w:val="0"/>
      <w:marTop w:val="0"/>
      <w:marBottom w:val="0"/>
      <w:divBdr>
        <w:top w:val="none" w:sz="0" w:space="0" w:color="auto"/>
        <w:left w:val="none" w:sz="0" w:space="0" w:color="auto"/>
        <w:bottom w:val="none" w:sz="0" w:space="0" w:color="auto"/>
        <w:right w:val="none" w:sz="0" w:space="0" w:color="auto"/>
      </w:divBdr>
    </w:div>
    <w:div w:id="662586367">
      <w:bodyDiv w:val="1"/>
      <w:marLeft w:val="0"/>
      <w:marRight w:val="0"/>
      <w:marTop w:val="0"/>
      <w:marBottom w:val="0"/>
      <w:divBdr>
        <w:top w:val="none" w:sz="0" w:space="0" w:color="auto"/>
        <w:left w:val="none" w:sz="0" w:space="0" w:color="auto"/>
        <w:bottom w:val="none" w:sz="0" w:space="0" w:color="auto"/>
        <w:right w:val="none" w:sz="0" w:space="0" w:color="auto"/>
      </w:divBdr>
    </w:div>
    <w:div w:id="687105226">
      <w:bodyDiv w:val="1"/>
      <w:marLeft w:val="0"/>
      <w:marRight w:val="0"/>
      <w:marTop w:val="0"/>
      <w:marBottom w:val="0"/>
      <w:divBdr>
        <w:top w:val="none" w:sz="0" w:space="0" w:color="auto"/>
        <w:left w:val="none" w:sz="0" w:space="0" w:color="auto"/>
        <w:bottom w:val="none" w:sz="0" w:space="0" w:color="auto"/>
        <w:right w:val="none" w:sz="0" w:space="0" w:color="auto"/>
      </w:divBdr>
    </w:div>
    <w:div w:id="699743090">
      <w:bodyDiv w:val="1"/>
      <w:marLeft w:val="0"/>
      <w:marRight w:val="0"/>
      <w:marTop w:val="0"/>
      <w:marBottom w:val="0"/>
      <w:divBdr>
        <w:top w:val="none" w:sz="0" w:space="0" w:color="auto"/>
        <w:left w:val="none" w:sz="0" w:space="0" w:color="auto"/>
        <w:bottom w:val="none" w:sz="0" w:space="0" w:color="auto"/>
        <w:right w:val="none" w:sz="0" w:space="0" w:color="auto"/>
      </w:divBdr>
    </w:div>
    <w:div w:id="704719356">
      <w:bodyDiv w:val="1"/>
      <w:marLeft w:val="0"/>
      <w:marRight w:val="0"/>
      <w:marTop w:val="0"/>
      <w:marBottom w:val="0"/>
      <w:divBdr>
        <w:top w:val="none" w:sz="0" w:space="0" w:color="auto"/>
        <w:left w:val="none" w:sz="0" w:space="0" w:color="auto"/>
        <w:bottom w:val="none" w:sz="0" w:space="0" w:color="auto"/>
        <w:right w:val="none" w:sz="0" w:space="0" w:color="auto"/>
      </w:divBdr>
    </w:div>
    <w:div w:id="714693743">
      <w:bodyDiv w:val="1"/>
      <w:marLeft w:val="0"/>
      <w:marRight w:val="0"/>
      <w:marTop w:val="0"/>
      <w:marBottom w:val="0"/>
      <w:divBdr>
        <w:top w:val="none" w:sz="0" w:space="0" w:color="auto"/>
        <w:left w:val="none" w:sz="0" w:space="0" w:color="auto"/>
        <w:bottom w:val="none" w:sz="0" w:space="0" w:color="auto"/>
        <w:right w:val="none" w:sz="0" w:space="0" w:color="auto"/>
      </w:divBdr>
    </w:div>
    <w:div w:id="751437745">
      <w:bodyDiv w:val="1"/>
      <w:marLeft w:val="0"/>
      <w:marRight w:val="0"/>
      <w:marTop w:val="0"/>
      <w:marBottom w:val="0"/>
      <w:divBdr>
        <w:top w:val="none" w:sz="0" w:space="0" w:color="auto"/>
        <w:left w:val="none" w:sz="0" w:space="0" w:color="auto"/>
        <w:bottom w:val="none" w:sz="0" w:space="0" w:color="auto"/>
        <w:right w:val="none" w:sz="0" w:space="0" w:color="auto"/>
      </w:divBdr>
    </w:div>
    <w:div w:id="766271013">
      <w:bodyDiv w:val="1"/>
      <w:marLeft w:val="0"/>
      <w:marRight w:val="0"/>
      <w:marTop w:val="0"/>
      <w:marBottom w:val="0"/>
      <w:divBdr>
        <w:top w:val="none" w:sz="0" w:space="0" w:color="auto"/>
        <w:left w:val="none" w:sz="0" w:space="0" w:color="auto"/>
        <w:bottom w:val="none" w:sz="0" w:space="0" w:color="auto"/>
        <w:right w:val="none" w:sz="0" w:space="0" w:color="auto"/>
      </w:divBdr>
    </w:div>
    <w:div w:id="770392676">
      <w:bodyDiv w:val="1"/>
      <w:marLeft w:val="0"/>
      <w:marRight w:val="0"/>
      <w:marTop w:val="0"/>
      <w:marBottom w:val="0"/>
      <w:divBdr>
        <w:top w:val="none" w:sz="0" w:space="0" w:color="auto"/>
        <w:left w:val="none" w:sz="0" w:space="0" w:color="auto"/>
        <w:bottom w:val="none" w:sz="0" w:space="0" w:color="auto"/>
        <w:right w:val="none" w:sz="0" w:space="0" w:color="auto"/>
      </w:divBdr>
    </w:div>
    <w:div w:id="771163781">
      <w:bodyDiv w:val="1"/>
      <w:marLeft w:val="0"/>
      <w:marRight w:val="0"/>
      <w:marTop w:val="0"/>
      <w:marBottom w:val="0"/>
      <w:divBdr>
        <w:top w:val="none" w:sz="0" w:space="0" w:color="auto"/>
        <w:left w:val="none" w:sz="0" w:space="0" w:color="auto"/>
        <w:bottom w:val="none" w:sz="0" w:space="0" w:color="auto"/>
        <w:right w:val="none" w:sz="0" w:space="0" w:color="auto"/>
      </w:divBdr>
    </w:div>
    <w:div w:id="780224689">
      <w:bodyDiv w:val="1"/>
      <w:marLeft w:val="0"/>
      <w:marRight w:val="0"/>
      <w:marTop w:val="0"/>
      <w:marBottom w:val="0"/>
      <w:divBdr>
        <w:top w:val="none" w:sz="0" w:space="0" w:color="auto"/>
        <w:left w:val="none" w:sz="0" w:space="0" w:color="auto"/>
        <w:bottom w:val="none" w:sz="0" w:space="0" w:color="auto"/>
        <w:right w:val="none" w:sz="0" w:space="0" w:color="auto"/>
      </w:divBdr>
    </w:div>
    <w:div w:id="780346300">
      <w:bodyDiv w:val="1"/>
      <w:marLeft w:val="0"/>
      <w:marRight w:val="0"/>
      <w:marTop w:val="0"/>
      <w:marBottom w:val="0"/>
      <w:divBdr>
        <w:top w:val="none" w:sz="0" w:space="0" w:color="auto"/>
        <w:left w:val="none" w:sz="0" w:space="0" w:color="auto"/>
        <w:bottom w:val="none" w:sz="0" w:space="0" w:color="auto"/>
        <w:right w:val="none" w:sz="0" w:space="0" w:color="auto"/>
      </w:divBdr>
    </w:div>
    <w:div w:id="788402317">
      <w:bodyDiv w:val="1"/>
      <w:marLeft w:val="0"/>
      <w:marRight w:val="0"/>
      <w:marTop w:val="0"/>
      <w:marBottom w:val="0"/>
      <w:divBdr>
        <w:top w:val="none" w:sz="0" w:space="0" w:color="auto"/>
        <w:left w:val="none" w:sz="0" w:space="0" w:color="auto"/>
        <w:bottom w:val="none" w:sz="0" w:space="0" w:color="auto"/>
        <w:right w:val="none" w:sz="0" w:space="0" w:color="auto"/>
      </w:divBdr>
    </w:div>
    <w:div w:id="812719484">
      <w:bodyDiv w:val="1"/>
      <w:marLeft w:val="0"/>
      <w:marRight w:val="0"/>
      <w:marTop w:val="0"/>
      <w:marBottom w:val="0"/>
      <w:divBdr>
        <w:top w:val="none" w:sz="0" w:space="0" w:color="auto"/>
        <w:left w:val="none" w:sz="0" w:space="0" w:color="auto"/>
        <w:bottom w:val="none" w:sz="0" w:space="0" w:color="auto"/>
        <w:right w:val="none" w:sz="0" w:space="0" w:color="auto"/>
      </w:divBdr>
    </w:div>
    <w:div w:id="824198531">
      <w:bodyDiv w:val="1"/>
      <w:marLeft w:val="0"/>
      <w:marRight w:val="0"/>
      <w:marTop w:val="0"/>
      <w:marBottom w:val="0"/>
      <w:divBdr>
        <w:top w:val="none" w:sz="0" w:space="0" w:color="auto"/>
        <w:left w:val="none" w:sz="0" w:space="0" w:color="auto"/>
        <w:bottom w:val="none" w:sz="0" w:space="0" w:color="auto"/>
        <w:right w:val="none" w:sz="0" w:space="0" w:color="auto"/>
      </w:divBdr>
    </w:div>
    <w:div w:id="830490807">
      <w:bodyDiv w:val="1"/>
      <w:marLeft w:val="0"/>
      <w:marRight w:val="0"/>
      <w:marTop w:val="0"/>
      <w:marBottom w:val="0"/>
      <w:divBdr>
        <w:top w:val="none" w:sz="0" w:space="0" w:color="auto"/>
        <w:left w:val="none" w:sz="0" w:space="0" w:color="auto"/>
        <w:bottom w:val="none" w:sz="0" w:space="0" w:color="auto"/>
        <w:right w:val="none" w:sz="0" w:space="0" w:color="auto"/>
      </w:divBdr>
    </w:div>
    <w:div w:id="832448352">
      <w:bodyDiv w:val="1"/>
      <w:marLeft w:val="0"/>
      <w:marRight w:val="0"/>
      <w:marTop w:val="0"/>
      <w:marBottom w:val="0"/>
      <w:divBdr>
        <w:top w:val="none" w:sz="0" w:space="0" w:color="auto"/>
        <w:left w:val="none" w:sz="0" w:space="0" w:color="auto"/>
        <w:bottom w:val="none" w:sz="0" w:space="0" w:color="auto"/>
        <w:right w:val="none" w:sz="0" w:space="0" w:color="auto"/>
      </w:divBdr>
    </w:div>
    <w:div w:id="834108125">
      <w:bodyDiv w:val="1"/>
      <w:marLeft w:val="0"/>
      <w:marRight w:val="0"/>
      <w:marTop w:val="0"/>
      <w:marBottom w:val="0"/>
      <w:divBdr>
        <w:top w:val="none" w:sz="0" w:space="0" w:color="auto"/>
        <w:left w:val="none" w:sz="0" w:space="0" w:color="auto"/>
        <w:bottom w:val="none" w:sz="0" w:space="0" w:color="auto"/>
        <w:right w:val="none" w:sz="0" w:space="0" w:color="auto"/>
      </w:divBdr>
    </w:div>
    <w:div w:id="837571778">
      <w:bodyDiv w:val="1"/>
      <w:marLeft w:val="0"/>
      <w:marRight w:val="0"/>
      <w:marTop w:val="0"/>
      <w:marBottom w:val="0"/>
      <w:divBdr>
        <w:top w:val="none" w:sz="0" w:space="0" w:color="auto"/>
        <w:left w:val="none" w:sz="0" w:space="0" w:color="auto"/>
        <w:bottom w:val="none" w:sz="0" w:space="0" w:color="auto"/>
        <w:right w:val="none" w:sz="0" w:space="0" w:color="auto"/>
      </w:divBdr>
    </w:div>
    <w:div w:id="845562706">
      <w:bodyDiv w:val="1"/>
      <w:marLeft w:val="0"/>
      <w:marRight w:val="0"/>
      <w:marTop w:val="0"/>
      <w:marBottom w:val="0"/>
      <w:divBdr>
        <w:top w:val="none" w:sz="0" w:space="0" w:color="auto"/>
        <w:left w:val="none" w:sz="0" w:space="0" w:color="auto"/>
        <w:bottom w:val="none" w:sz="0" w:space="0" w:color="auto"/>
        <w:right w:val="none" w:sz="0" w:space="0" w:color="auto"/>
      </w:divBdr>
    </w:div>
    <w:div w:id="850337375">
      <w:bodyDiv w:val="1"/>
      <w:marLeft w:val="0"/>
      <w:marRight w:val="0"/>
      <w:marTop w:val="0"/>
      <w:marBottom w:val="0"/>
      <w:divBdr>
        <w:top w:val="none" w:sz="0" w:space="0" w:color="auto"/>
        <w:left w:val="none" w:sz="0" w:space="0" w:color="auto"/>
        <w:bottom w:val="none" w:sz="0" w:space="0" w:color="auto"/>
        <w:right w:val="none" w:sz="0" w:space="0" w:color="auto"/>
      </w:divBdr>
    </w:div>
    <w:div w:id="870653712">
      <w:bodyDiv w:val="1"/>
      <w:marLeft w:val="0"/>
      <w:marRight w:val="0"/>
      <w:marTop w:val="0"/>
      <w:marBottom w:val="0"/>
      <w:divBdr>
        <w:top w:val="none" w:sz="0" w:space="0" w:color="auto"/>
        <w:left w:val="none" w:sz="0" w:space="0" w:color="auto"/>
        <w:bottom w:val="none" w:sz="0" w:space="0" w:color="auto"/>
        <w:right w:val="none" w:sz="0" w:space="0" w:color="auto"/>
      </w:divBdr>
      <w:divsChild>
        <w:div w:id="1203831456">
          <w:marLeft w:val="0"/>
          <w:marRight w:val="0"/>
          <w:marTop w:val="0"/>
          <w:marBottom w:val="0"/>
          <w:divBdr>
            <w:top w:val="none" w:sz="0" w:space="0" w:color="auto"/>
            <w:left w:val="none" w:sz="0" w:space="0" w:color="auto"/>
            <w:bottom w:val="none" w:sz="0" w:space="0" w:color="auto"/>
            <w:right w:val="none" w:sz="0" w:space="0" w:color="auto"/>
          </w:divBdr>
          <w:divsChild>
            <w:div w:id="205021640">
              <w:marLeft w:val="0"/>
              <w:marRight w:val="0"/>
              <w:marTop w:val="0"/>
              <w:marBottom w:val="0"/>
              <w:divBdr>
                <w:top w:val="none" w:sz="0" w:space="0" w:color="auto"/>
                <w:left w:val="none" w:sz="0" w:space="0" w:color="auto"/>
                <w:bottom w:val="none" w:sz="0" w:space="0" w:color="auto"/>
                <w:right w:val="none" w:sz="0" w:space="0" w:color="auto"/>
              </w:divBdr>
              <w:divsChild>
                <w:div w:id="60433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239251">
      <w:bodyDiv w:val="1"/>
      <w:marLeft w:val="0"/>
      <w:marRight w:val="0"/>
      <w:marTop w:val="0"/>
      <w:marBottom w:val="0"/>
      <w:divBdr>
        <w:top w:val="none" w:sz="0" w:space="0" w:color="auto"/>
        <w:left w:val="none" w:sz="0" w:space="0" w:color="auto"/>
        <w:bottom w:val="none" w:sz="0" w:space="0" w:color="auto"/>
        <w:right w:val="none" w:sz="0" w:space="0" w:color="auto"/>
      </w:divBdr>
    </w:div>
    <w:div w:id="886603255">
      <w:bodyDiv w:val="1"/>
      <w:marLeft w:val="0"/>
      <w:marRight w:val="0"/>
      <w:marTop w:val="0"/>
      <w:marBottom w:val="0"/>
      <w:divBdr>
        <w:top w:val="none" w:sz="0" w:space="0" w:color="auto"/>
        <w:left w:val="none" w:sz="0" w:space="0" w:color="auto"/>
        <w:bottom w:val="none" w:sz="0" w:space="0" w:color="auto"/>
        <w:right w:val="none" w:sz="0" w:space="0" w:color="auto"/>
      </w:divBdr>
    </w:div>
    <w:div w:id="889413855">
      <w:bodyDiv w:val="1"/>
      <w:marLeft w:val="0"/>
      <w:marRight w:val="0"/>
      <w:marTop w:val="0"/>
      <w:marBottom w:val="0"/>
      <w:divBdr>
        <w:top w:val="none" w:sz="0" w:space="0" w:color="auto"/>
        <w:left w:val="none" w:sz="0" w:space="0" w:color="auto"/>
        <w:bottom w:val="none" w:sz="0" w:space="0" w:color="auto"/>
        <w:right w:val="none" w:sz="0" w:space="0" w:color="auto"/>
      </w:divBdr>
      <w:divsChild>
        <w:div w:id="1086655947">
          <w:marLeft w:val="0"/>
          <w:marRight w:val="0"/>
          <w:marTop w:val="0"/>
          <w:marBottom w:val="0"/>
          <w:divBdr>
            <w:top w:val="none" w:sz="0" w:space="0" w:color="auto"/>
            <w:left w:val="none" w:sz="0" w:space="0" w:color="auto"/>
            <w:bottom w:val="none" w:sz="0" w:space="0" w:color="auto"/>
            <w:right w:val="none" w:sz="0" w:space="0" w:color="auto"/>
          </w:divBdr>
          <w:divsChild>
            <w:div w:id="1354921660">
              <w:marLeft w:val="0"/>
              <w:marRight w:val="0"/>
              <w:marTop w:val="0"/>
              <w:marBottom w:val="0"/>
              <w:divBdr>
                <w:top w:val="none" w:sz="0" w:space="0" w:color="auto"/>
                <w:left w:val="none" w:sz="0" w:space="0" w:color="auto"/>
                <w:bottom w:val="none" w:sz="0" w:space="0" w:color="auto"/>
                <w:right w:val="none" w:sz="0" w:space="0" w:color="auto"/>
              </w:divBdr>
              <w:divsChild>
                <w:div w:id="89353302">
                  <w:marLeft w:val="0"/>
                  <w:marRight w:val="0"/>
                  <w:marTop w:val="0"/>
                  <w:marBottom w:val="0"/>
                  <w:divBdr>
                    <w:top w:val="none" w:sz="0" w:space="0" w:color="auto"/>
                    <w:left w:val="none" w:sz="0" w:space="0" w:color="auto"/>
                    <w:bottom w:val="none" w:sz="0" w:space="0" w:color="auto"/>
                    <w:right w:val="none" w:sz="0" w:space="0" w:color="auto"/>
                  </w:divBdr>
                  <w:divsChild>
                    <w:div w:id="65079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112885">
      <w:bodyDiv w:val="1"/>
      <w:marLeft w:val="0"/>
      <w:marRight w:val="0"/>
      <w:marTop w:val="0"/>
      <w:marBottom w:val="0"/>
      <w:divBdr>
        <w:top w:val="none" w:sz="0" w:space="0" w:color="auto"/>
        <w:left w:val="none" w:sz="0" w:space="0" w:color="auto"/>
        <w:bottom w:val="none" w:sz="0" w:space="0" w:color="auto"/>
        <w:right w:val="none" w:sz="0" w:space="0" w:color="auto"/>
      </w:divBdr>
    </w:div>
    <w:div w:id="892692608">
      <w:bodyDiv w:val="1"/>
      <w:marLeft w:val="0"/>
      <w:marRight w:val="0"/>
      <w:marTop w:val="0"/>
      <w:marBottom w:val="0"/>
      <w:divBdr>
        <w:top w:val="none" w:sz="0" w:space="0" w:color="auto"/>
        <w:left w:val="none" w:sz="0" w:space="0" w:color="auto"/>
        <w:bottom w:val="none" w:sz="0" w:space="0" w:color="auto"/>
        <w:right w:val="none" w:sz="0" w:space="0" w:color="auto"/>
      </w:divBdr>
    </w:div>
    <w:div w:id="907421058">
      <w:bodyDiv w:val="1"/>
      <w:marLeft w:val="0"/>
      <w:marRight w:val="0"/>
      <w:marTop w:val="0"/>
      <w:marBottom w:val="0"/>
      <w:divBdr>
        <w:top w:val="none" w:sz="0" w:space="0" w:color="auto"/>
        <w:left w:val="none" w:sz="0" w:space="0" w:color="auto"/>
        <w:bottom w:val="none" w:sz="0" w:space="0" w:color="auto"/>
        <w:right w:val="none" w:sz="0" w:space="0" w:color="auto"/>
      </w:divBdr>
      <w:divsChild>
        <w:div w:id="1307247691">
          <w:marLeft w:val="0"/>
          <w:marRight w:val="0"/>
          <w:marTop w:val="0"/>
          <w:marBottom w:val="0"/>
          <w:divBdr>
            <w:top w:val="none" w:sz="0" w:space="0" w:color="auto"/>
            <w:left w:val="none" w:sz="0" w:space="0" w:color="auto"/>
            <w:bottom w:val="none" w:sz="0" w:space="0" w:color="auto"/>
            <w:right w:val="none" w:sz="0" w:space="0" w:color="auto"/>
          </w:divBdr>
          <w:divsChild>
            <w:div w:id="1883668394">
              <w:marLeft w:val="0"/>
              <w:marRight w:val="0"/>
              <w:marTop w:val="0"/>
              <w:marBottom w:val="0"/>
              <w:divBdr>
                <w:top w:val="none" w:sz="0" w:space="0" w:color="auto"/>
                <w:left w:val="none" w:sz="0" w:space="0" w:color="auto"/>
                <w:bottom w:val="none" w:sz="0" w:space="0" w:color="auto"/>
                <w:right w:val="none" w:sz="0" w:space="0" w:color="auto"/>
              </w:divBdr>
              <w:divsChild>
                <w:div w:id="119730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093007">
      <w:bodyDiv w:val="1"/>
      <w:marLeft w:val="0"/>
      <w:marRight w:val="0"/>
      <w:marTop w:val="0"/>
      <w:marBottom w:val="0"/>
      <w:divBdr>
        <w:top w:val="none" w:sz="0" w:space="0" w:color="auto"/>
        <w:left w:val="none" w:sz="0" w:space="0" w:color="auto"/>
        <w:bottom w:val="none" w:sz="0" w:space="0" w:color="auto"/>
        <w:right w:val="none" w:sz="0" w:space="0" w:color="auto"/>
      </w:divBdr>
    </w:div>
    <w:div w:id="932933002">
      <w:bodyDiv w:val="1"/>
      <w:marLeft w:val="0"/>
      <w:marRight w:val="0"/>
      <w:marTop w:val="0"/>
      <w:marBottom w:val="0"/>
      <w:divBdr>
        <w:top w:val="none" w:sz="0" w:space="0" w:color="auto"/>
        <w:left w:val="none" w:sz="0" w:space="0" w:color="auto"/>
        <w:bottom w:val="none" w:sz="0" w:space="0" w:color="auto"/>
        <w:right w:val="none" w:sz="0" w:space="0" w:color="auto"/>
      </w:divBdr>
    </w:div>
    <w:div w:id="957835356">
      <w:bodyDiv w:val="1"/>
      <w:marLeft w:val="0"/>
      <w:marRight w:val="0"/>
      <w:marTop w:val="0"/>
      <w:marBottom w:val="0"/>
      <w:divBdr>
        <w:top w:val="none" w:sz="0" w:space="0" w:color="auto"/>
        <w:left w:val="none" w:sz="0" w:space="0" w:color="auto"/>
        <w:bottom w:val="none" w:sz="0" w:space="0" w:color="auto"/>
        <w:right w:val="none" w:sz="0" w:space="0" w:color="auto"/>
      </w:divBdr>
    </w:div>
    <w:div w:id="988707532">
      <w:bodyDiv w:val="1"/>
      <w:marLeft w:val="0"/>
      <w:marRight w:val="0"/>
      <w:marTop w:val="0"/>
      <w:marBottom w:val="0"/>
      <w:divBdr>
        <w:top w:val="none" w:sz="0" w:space="0" w:color="auto"/>
        <w:left w:val="none" w:sz="0" w:space="0" w:color="auto"/>
        <w:bottom w:val="none" w:sz="0" w:space="0" w:color="auto"/>
        <w:right w:val="none" w:sz="0" w:space="0" w:color="auto"/>
      </w:divBdr>
    </w:div>
    <w:div w:id="994913037">
      <w:bodyDiv w:val="1"/>
      <w:marLeft w:val="0"/>
      <w:marRight w:val="0"/>
      <w:marTop w:val="0"/>
      <w:marBottom w:val="0"/>
      <w:divBdr>
        <w:top w:val="none" w:sz="0" w:space="0" w:color="auto"/>
        <w:left w:val="none" w:sz="0" w:space="0" w:color="auto"/>
        <w:bottom w:val="none" w:sz="0" w:space="0" w:color="auto"/>
        <w:right w:val="none" w:sz="0" w:space="0" w:color="auto"/>
      </w:divBdr>
    </w:div>
    <w:div w:id="995379918">
      <w:bodyDiv w:val="1"/>
      <w:marLeft w:val="0"/>
      <w:marRight w:val="0"/>
      <w:marTop w:val="0"/>
      <w:marBottom w:val="0"/>
      <w:divBdr>
        <w:top w:val="none" w:sz="0" w:space="0" w:color="auto"/>
        <w:left w:val="none" w:sz="0" w:space="0" w:color="auto"/>
        <w:bottom w:val="none" w:sz="0" w:space="0" w:color="auto"/>
        <w:right w:val="none" w:sz="0" w:space="0" w:color="auto"/>
      </w:divBdr>
      <w:divsChild>
        <w:div w:id="1087578052">
          <w:marLeft w:val="0"/>
          <w:marRight w:val="0"/>
          <w:marTop w:val="0"/>
          <w:marBottom w:val="0"/>
          <w:divBdr>
            <w:top w:val="none" w:sz="0" w:space="0" w:color="auto"/>
            <w:left w:val="none" w:sz="0" w:space="0" w:color="auto"/>
            <w:bottom w:val="none" w:sz="0" w:space="0" w:color="auto"/>
            <w:right w:val="none" w:sz="0" w:space="0" w:color="auto"/>
          </w:divBdr>
          <w:divsChild>
            <w:div w:id="1757822989">
              <w:marLeft w:val="0"/>
              <w:marRight w:val="0"/>
              <w:marTop w:val="0"/>
              <w:marBottom w:val="0"/>
              <w:divBdr>
                <w:top w:val="none" w:sz="0" w:space="0" w:color="auto"/>
                <w:left w:val="none" w:sz="0" w:space="0" w:color="auto"/>
                <w:bottom w:val="none" w:sz="0" w:space="0" w:color="auto"/>
                <w:right w:val="none" w:sz="0" w:space="0" w:color="auto"/>
              </w:divBdr>
              <w:divsChild>
                <w:div w:id="11994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881812">
      <w:bodyDiv w:val="1"/>
      <w:marLeft w:val="0"/>
      <w:marRight w:val="0"/>
      <w:marTop w:val="0"/>
      <w:marBottom w:val="0"/>
      <w:divBdr>
        <w:top w:val="none" w:sz="0" w:space="0" w:color="auto"/>
        <w:left w:val="none" w:sz="0" w:space="0" w:color="auto"/>
        <w:bottom w:val="none" w:sz="0" w:space="0" w:color="auto"/>
        <w:right w:val="none" w:sz="0" w:space="0" w:color="auto"/>
      </w:divBdr>
    </w:div>
    <w:div w:id="1010181424">
      <w:bodyDiv w:val="1"/>
      <w:marLeft w:val="0"/>
      <w:marRight w:val="0"/>
      <w:marTop w:val="0"/>
      <w:marBottom w:val="0"/>
      <w:divBdr>
        <w:top w:val="none" w:sz="0" w:space="0" w:color="auto"/>
        <w:left w:val="none" w:sz="0" w:space="0" w:color="auto"/>
        <w:bottom w:val="none" w:sz="0" w:space="0" w:color="auto"/>
        <w:right w:val="none" w:sz="0" w:space="0" w:color="auto"/>
      </w:divBdr>
    </w:div>
    <w:div w:id="1011418568">
      <w:bodyDiv w:val="1"/>
      <w:marLeft w:val="0"/>
      <w:marRight w:val="0"/>
      <w:marTop w:val="0"/>
      <w:marBottom w:val="0"/>
      <w:divBdr>
        <w:top w:val="none" w:sz="0" w:space="0" w:color="auto"/>
        <w:left w:val="none" w:sz="0" w:space="0" w:color="auto"/>
        <w:bottom w:val="none" w:sz="0" w:space="0" w:color="auto"/>
        <w:right w:val="none" w:sz="0" w:space="0" w:color="auto"/>
      </w:divBdr>
    </w:div>
    <w:div w:id="1012952284">
      <w:bodyDiv w:val="1"/>
      <w:marLeft w:val="0"/>
      <w:marRight w:val="0"/>
      <w:marTop w:val="0"/>
      <w:marBottom w:val="0"/>
      <w:divBdr>
        <w:top w:val="none" w:sz="0" w:space="0" w:color="auto"/>
        <w:left w:val="none" w:sz="0" w:space="0" w:color="auto"/>
        <w:bottom w:val="none" w:sz="0" w:space="0" w:color="auto"/>
        <w:right w:val="none" w:sz="0" w:space="0" w:color="auto"/>
      </w:divBdr>
    </w:div>
    <w:div w:id="1022782172">
      <w:bodyDiv w:val="1"/>
      <w:marLeft w:val="0"/>
      <w:marRight w:val="0"/>
      <w:marTop w:val="0"/>
      <w:marBottom w:val="0"/>
      <w:divBdr>
        <w:top w:val="none" w:sz="0" w:space="0" w:color="auto"/>
        <w:left w:val="none" w:sz="0" w:space="0" w:color="auto"/>
        <w:bottom w:val="none" w:sz="0" w:space="0" w:color="auto"/>
        <w:right w:val="none" w:sz="0" w:space="0" w:color="auto"/>
      </w:divBdr>
    </w:div>
    <w:div w:id="1110121580">
      <w:bodyDiv w:val="1"/>
      <w:marLeft w:val="0"/>
      <w:marRight w:val="0"/>
      <w:marTop w:val="0"/>
      <w:marBottom w:val="0"/>
      <w:divBdr>
        <w:top w:val="none" w:sz="0" w:space="0" w:color="auto"/>
        <w:left w:val="none" w:sz="0" w:space="0" w:color="auto"/>
        <w:bottom w:val="none" w:sz="0" w:space="0" w:color="auto"/>
        <w:right w:val="none" w:sz="0" w:space="0" w:color="auto"/>
      </w:divBdr>
    </w:div>
    <w:div w:id="1133055570">
      <w:bodyDiv w:val="1"/>
      <w:marLeft w:val="0"/>
      <w:marRight w:val="0"/>
      <w:marTop w:val="0"/>
      <w:marBottom w:val="0"/>
      <w:divBdr>
        <w:top w:val="none" w:sz="0" w:space="0" w:color="auto"/>
        <w:left w:val="none" w:sz="0" w:space="0" w:color="auto"/>
        <w:bottom w:val="none" w:sz="0" w:space="0" w:color="auto"/>
        <w:right w:val="none" w:sz="0" w:space="0" w:color="auto"/>
      </w:divBdr>
    </w:div>
    <w:div w:id="1149787678">
      <w:bodyDiv w:val="1"/>
      <w:marLeft w:val="0"/>
      <w:marRight w:val="0"/>
      <w:marTop w:val="0"/>
      <w:marBottom w:val="0"/>
      <w:divBdr>
        <w:top w:val="none" w:sz="0" w:space="0" w:color="auto"/>
        <w:left w:val="none" w:sz="0" w:space="0" w:color="auto"/>
        <w:bottom w:val="none" w:sz="0" w:space="0" w:color="auto"/>
        <w:right w:val="none" w:sz="0" w:space="0" w:color="auto"/>
      </w:divBdr>
    </w:div>
    <w:div w:id="1153761693">
      <w:bodyDiv w:val="1"/>
      <w:marLeft w:val="0"/>
      <w:marRight w:val="0"/>
      <w:marTop w:val="0"/>
      <w:marBottom w:val="0"/>
      <w:divBdr>
        <w:top w:val="none" w:sz="0" w:space="0" w:color="auto"/>
        <w:left w:val="none" w:sz="0" w:space="0" w:color="auto"/>
        <w:bottom w:val="none" w:sz="0" w:space="0" w:color="auto"/>
        <w:right w:val="none" w:sz="0" w:space="0" w:color="auto"/>
      </w:divBdr>
    </w:div>
    <w:div w:id="1161501003">
      <w:bodyDiv w:val="1"/>
      <w:marLeft w:val="0"/>
      <w:marRight w:val="0"/>
      <w:marTop w:val="0"/>
      <w:marBottom w:val="0"/>
      <w:divBdr>
        <w:top w:val="none" w:sz="0" w:space="0" w:color="auto"/>
        <w:left w:val="none" w:sz="0" w:space="0" w:color="auto"/>
        <w:bottom w:val="none" w:sz="0" w:space="0" w:color="auto"/>
        <w:right w:val="none" w:sz="0" w:space="0" w:color="auto"/>
      </w:divBdr>
      <w:divsChild>
        <w:div w:id="215555690">
          <w:marLeft w:val="0"/>
          <w:marRight w:val="0"/>
          <w:marTop w:val="0"/>
          <w:marBottom w:val="0"/>
          <w:divBdr>
            <w:top w:val="none" w:sz="0" w:space="0" w:color="auto"/>
            <w:left w:val="none" w:sz="0" w:space="0" w:color="auto"/>
            <w:bottom w:val="none" w:sz="0" w:space="0" w:color="auto"/>
            <w:right w:val="none" w:sz="0" w:space="0" w:color="auto"/>
          </w:divBdr>
          <w:divsChild>
            <w:div w:id="1176185507">
              <w:marLeft w:val="0"/>
              <w:marRight w:val="0"/>
              <w:marTop w:val="0"/>
              <w:marBottom w:val="0"/>
              <w:divBdr>
                <w:top w:val="none" w:sz="0" w:space="0" w:color="auto"/>
                <w:left w:val="none" w:sz="0" w:space="0" w:color="auto"/>
                <w:bottom w:val="none" w:sz="0" w:space="0" w:color="auto"/>
                <w:right w:val="none" w:sz="0" w:space="0" w:color="auto"/>
              </w:divBdr>
              <w:divsChild>
                <w:div w:id="2130778683">
                  <w:marLeft w:val="0"/>
                  <w:marRight w:val="0"/>
                  <w:marTop w:val="0"/>
                  <w:marBottom w:val="0"/>
                  <w:divBdr>
                    <w:top w:val="none" w:sz="0" w:space="0" w:color="auto"/>
                    <w:left w:val="none" w:sz="0" w:space="0" w:color="auto"/>
                    <w:bottom w:val="none" w:sz="0" w:space="0" w:color="auto"/>
                    <w:right w:val="none" w:sz="0" w:space="0" w:color="auto"/>
                  </w:divBdr>
                </w:div>
              </w:divsChild>
            </w:div>
            <w:div w:id="1121607552">
              <w:marLeft w:val="0"/>
              <w:marRight w:val="0"/>
              <w:marTop w:val="0"/>
              <w:marBottom w:val="0"/>
              <w:divBdr>
                <w:top w:val="none" w:sz="0" w:space="0" w:color="auto"/>
                <w:left w:val="none" w:sz="0" w:space="0" w:color="auto"/>
                <w:bottom w:val="none" w:sz="0" w:space="0" w:color="auto"/>
                <w:right w:val="none" w:sz="0" w:space="0" w:color="auto"/>
              </w:divBdr>
              <w:divsChild>
                <w:div w:id="1373768553">
                  <w:marLeft w:val="0"/>
                  <w:marRight w:val="0"/>
                  <w:marTop w:val="0"/>
                  <w:marBottom w:val="0"/>
                  <w:divBdr>
                    <w:top w:val="none" w:sz="0" w:space="0" w:color="auto"/>
                    <w:left w:val="none" w:sz="0" w:space="0" w:color="auto"/>
                    <w:bottom w:val="none" w:sz="0" w:space="0" w:color="auto"/>
                    <w:right w:val="none" w:sz="0" w:space="0" w:color="auto"/>
                  </w:divBdr>
                </w:div>
              </w:divsChild>
            </w:div>
            <w:div w:id="376662317">
              <w:marLeft w:val="0"/>
              <w:marRight w:val="0"/>
              <w:marTop w:val="0"/>
              <w:marBottom w:val="0"/>
              <w:divBdr>
                <w:top w:val="none" w:sz="0" w:space="0" w:color="auto"/>
                <w:left w:val="none" w:sz="0" w:space="0" w:color="auto"/>
                <w:bottom w:val="none" w:sz="0" w:space="0" w:color="auto"/>
                <w:right w:val="none" w:sz="0" w:space="0" w:color="auto"/>
              </w:divBdr>
              <w:divsChild>
                <w:div w:id="1500192294">
                  <w:marLeft w:val="0"/>
                  <w:marRight w:val="0"/>
                  <w:marTop w:val="0"/>
                  <w:marBottom w:val="0"/>
                  <w:divBdr>
                    <w:top w:val="none" w:sz="0" w:space="0" w:color="auto"/>
                    <w:left w:val="none" w:sz="0" w:space="0" w:color="auto"/>
                    <w:bottom w:val="none" w:sz="0" w:space="0" w:color="auto"/>
                    <w:right w:val="none" w:sz="0" w:space="0" w:color="auto"/>
                  </w:divBdr>
                </w:div>
              </w:divsChild>
            </w:div>
            <w:div w:id="1511063929">
              <w:marLeft w:val="0"/>
              <w:marRight w:val="0"/>
              <w:marTop w:val="0"/>
              <w:marBottom w:val="0"/>
              <w:divBdr>
                <w:top w:val="none" w:sz="0" w:space="0" w:color="auto"/>
                <w:left w:val="none" w:sz="0" w:space="0" w:color="auto"/>
                <w:bottom w:val="none" w:sz="0" w:space="0" w:color="auto"/>
                <w:right w:val="none" w:sz="0" w:space="0" w:color="auto"/>
              </w:divBdr>
              <w:divsChild>
                <w:div w:id="38195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936">
          <w:marLeft w:val="0"/>
          <w:marRight w:val="0"/>
          <w:marTop w:val="0"/>
          <w:marBottom w:val="0"/>
          <w:divBdr>
            <w:top w:val="none" w:sz="0" w:space="0" w:color="auto"/>
            <w:left w:val="none" w:sz="0" w:space="0" w:color="auto"/>
            <w:bottom w:val="none" w:sz="0" w:space="0" w:color="auto"/>
            <w:right w:val="none" w:sz="0" w:space="0" w:color="auto"/>
          </w:divBdr>
          <w:divsChild>
            <w:div w:id="21713258">
              <w:marLeft w:val="0"/>
              <w:marRight w:val="0"/>
              <w:marTop w:val="0"/>
              <w:marBottom w:val="0"/>
              <w:divBdr>
                <w:top w:val="none" w:sz="0" w:space="0" w:color="auto"/>
                <w:left w:val="none" w:sz="0" w:space="0" w:color="auto"/>
                <w:bottom w:val="none" w:sz="0" w:space="0" w:color="auto"/>
                <w:right w:val="none" w:sz="0" w:space="0" w:color="auto"/>
              </w:divBdr>
              <w:divsChild>
                <w:div w:id="1469199555">
                  <w:marLeft w:val="0"/>
                  <w:marRight w:val="0"/>
                  <w:marTop w:val="0"/>
                  <w:marBottom w:val="0"/>
                  <w:divBdr>
                    <w:top w:val="none" w:sz="0" w:space="0" w:color="auto"/>
                    <w:left w:val="none" w:sz="0" w:space="0" w:color="auto"/>
                    <w:bottom w:val="none" w:sz="0" w:space="0" w:color="auto"/>
                    <w:right w:val="none" w:sz="0" w:space="0" w:color="auto"/>
                  </w:divBdr>
                </w:div>
                <w:div w:id="104710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318262">
      <w:bodyDiv w:val="1"/>
      <w:marLeft w:val="0"/>
      <w:marRight w:val="0"/>
      <w:marTop w:val="0"/>
      <w:marBottom w:val="0"/>
      <w:divBdr>
        <w:top w:val="none" w:sz="0" w:space="0" w:color="auto"/>
        <w:left w:val="none" w:sz="0" w:space="0" w:color="auto"/>
        <w:bottom w:val="none" w:sz="0" w:space="0" w:color="auto"/>
        <w:right w:val="none" w:sz="0" w:space="0" w:color="auto"/>
      </w:divBdr>
    </w:div>
    <w:div w:id="1200162881">
      <w:bodyDiv w:val="1"/>
      <w:marLeft w:val="0"/>
      <w:marRight w:val="0"/>
      <w:marTop w:val="0"/>
      <w:marBottom w:val="0"/>
      <w:divBdr>
        <w:top w:val="none" w:sz="0" w:space="0" w:color="auto"/>
        <w:left w:val="none" w:sz="0" w:space="0" w:color="auto"/>
        <w:bottom w:val="none" w:sz="0" w:space="0" w:color="auto"/>
        <w:right w:val="none" w:sz="0" w:space="0" w:color="auto"/>
      </w:divBdr>
    </w:div>
    <w:div w:id="1209145575">
      <w:bodyDiv w:val="1"/>
      <w:marLeft w:val="0"/>
      <w:marRight w:val="0"/>
      <w:marTop w:val="0"/>
      <w:marBottom w:val="0"/>
      <w:divBdr>
        <w:top w:val="none" w:sz="0" w:space="0" w:color="auto"/>
        <w:left w:val="none" w:sz="0" w:space="0" w:color="auto"/>
        <w:bottom w:val="none" w:sz="0" w:space="0" w:color="auto"/>
        <w:right w:val="none" w:sz="0" w:space="0" w:color="auto"/>
      </w:divBdr>
    </w:div>
    <w:div w:id="1213738706">
      <w:bodyDiv w:val="1"/>
      <w:marLeft w:val="0"/>
      <w:marRight w:val="0"/>
      <w:marTop w:val="0"/>
      <w:marBottom w:val="0"/>
      <w:divBdr>
        <w:top w:val="none" w:sz="0" w:space="0" w:color="auto"/>
        <w:left w:val="none" w:sz="0" w:space="0" w:color="auto"/>
        <w:bottom w:val="none" w:sz="0" w:space="0" w:color="auto"/>
        <w:right w:val="none" w:sz="0" w:space="0" w:color="auto"/>
      </w:divBdr>
    </w:div>
    <w:div w:id="1220240687">
      <w:bodyDiv w:val="1"/>
      <w:marLeft w:val="0"/>
      <w:marRight w:val="0"/>
      <w:marTop w:val="0"/>
      <w:marBottom w:val="0"/>
      <w:divBdr>
        <w:top w:val="none" w:sz="0" w:space="0" w:color="auto"/>
        <w:left w:val="none" w:sz="0" w:space="0" w:color="auto"/>
        <w:bottom w:val="none" w:sz="0" w:space="0" w:color="auto"/>
        <w:right w:val="none" w:sz="0" w:space="0" w:color="auto"/>
      </w:divBdr>
    </w:div>
    <w:div w:id="1272973336">
      <w:bodyDiv w:val="1"/>
      <w:marLeft w:val="0"/>
      <w:marRight w:val="0"/>
      <w:marTop w:val="0"/>
      <w:marBottom w:val="0"/>
      <w:divBdr>
        <w:top w:val="none" w:sz="0" w:space="0" w:color="auto"/>
        <w:left w:val="none" w:sz="0" w:space="0" w:color="auto"/>
        <w:bottom w:val="none" w:sz="0" w:space="0" w:color="auto"/>
        <w:right w:val="none" w:sz="0" w:space="0" w:color="auto"/>
      </w:divBdr>
    </w:div>
    <w:div w:id="1276447343">
      <w:bodyDiv w:val="1"/>
      <w:marLeft w:val="0"/>
      <w:marRight w:val="0"/>
      <w:marTop w:val="0"/>
      <w:marBottom w:val="0"/>
      <w:divBdr>
        <w:top w:val="none" w:sz="0" w:space="0" w:color="auto"/>
        <w:left w:val="none" w:sz="0" w:space="0" w:color="auto"/>
        <w:bottom w:val="none" w:sz="0" w:space="0" w:color="auto"/>
        <w:right w:val="none" w:sz="0" w:space="0" w:color="auto"/>
      </w:divBdr>
    </w:div>
    <w:div w:id="1277443841">
      <w:bodyDiv w:val="1"/>
      <w:marLeft w:val="0"/>
      <w:marRight w:val="0"/>
      <w:marTop w:val="0"/>
      <w:marBottom w:val="0"/>
      <w:divBdr>
        <w:top w:val="none" w:sz="0" w:space="0" w:color="auto"/>
        <w:left w:val="none" w:sz="0" w:space="0" w:color="auto"/>
        <w:bottom w:val="none" w:sz="0" w:space="0" w:color="auto"/>
        <w:right w:val="none" w:sz="0" w:space="0" w:color="auto"/>
      </w:divBdr>
      <w:divsChild>
        <w:div w:id="1306817509">
          <w:marLeft w:val="0"/>
          <w:marRight w:val="0"/>
          <w:marTop w:val="0"/>
          <w:marBottom w:val="0"/>
          <w:divBdr>
            <w:top w:val="none" w:sz="0" w:space="0" w:color="auto"/>
            <w:left w:val="none" w:sz="0" w:space="0" w:color="auto"/>
            <w:bottom w:val="none" w:sz="0" w:space="0" w:color="auto"/>
            <w:right w:val="none" w:sz="0" w:space="0" w:color="auto"/>
          </w:divBdr>
          <w:divsChild>
            <w:div w:id="370763705">
              <w:marLeft w:val="0"/>
              <w:marRight w:val="0"/>
              <w:marTop w:val="0"/>
              <w:marBottom w:val="0"/>
              <w:divBdr>
                <w:top w:val="none" w:sz="0" w:space="0" w:color="auto"/>
                <w:left w:val="none" w:sz="0" w:space="0" w:color="auto"/>
                <w:bottom w:val="none" w:sz="0" w:space="0" w:color="auto"/>
                <w:right w:val="none" w:sz="0" w:space="0" w:color="auto"/>
              </w:divBdr>
              <w:divsChild>
                <w:div w:id="74483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911747">
      <w:bodyDiv w:val="1"/>
      <w:marLeft w:val="0"/>
      <w:marRight w:val="0"/>
      <w:marTop w:val="0"/>
      <w:marBottom w:val="0"/>
      <w:divBdr>
        <w:top w:val="none" w:sz="0" w:space="0" w:color="auto"/>
        <w:left w:val="none" w:sz="0" w:space="0" w:color="auto"/>
        <w:bottom w:val="none" w:sz="0" w:space="0" w:color="auto"/>
        <w:right w:val="none" w:sz="0" w:space="0" w:color="auto"/>
      </w:divBdr>
    </w:div>
    <w:div w:id="1297834323">
      <w:bodyDiv w:val="1"/>
      <w:marLeft w:val="0"/>
      <w:marRight w:val="0"/>
      <w:marTop w:val="0"/>
      <w:marBottom w:val="0"/>
      <w:divBdr>
        <w:top w:val="none" w:sz="0" w:space="0" w:color="auto"/>
        <w:left w:val="none" w:sz="0" w:space="0" w:color="auto"/>
        <w:bottom w:val="none" w:sz="0" w:space="0" w:color="auto"/>
        <w:right w:val="none" w:sz="0" w:space="0" w:color="auto"/>
      </w:divBdr>
      <w:divsChild>
        <w:div w:id="133329603">
          <w:marLeft w:val="0"/>
          <w:marRight w:val="0"/>
          <w:marTop w:val="0"/>
          <w:marBottom w:val="0"/>
          <w:divBdr>
            <w:top w:val="none" w:sz="0" w:space="0" w:color="auto"/>
            <w:left w:val="none" w:sz="0" w:space="0" w:color="auto"/>
            <w:bottom w:val="none" w:sz="0" w:space="0" w:color="auto"/>
            <w:right w:val="none" w:sz="0" w:space="0" w:color="auto"/>
          </w:divBdr>
          <w:divsChild>
            <w:div w:id="248008573">
              <w:marLeft w:val="0"/>
              <w:marRight w:val="0"/>
              <w:marTop w:val="0"/>
              <w:marBottom w:val="0"/>
              <w:divBdr>
                <w:top w:val="none" w:sz="0" w:space="0" w:color="auto"/>
                <w:left w:val="none" w:sz="0" w:space="0" w:color="auto"/>
                <w:bottom w:val="none" w:sz="0" w:space="0" w:color="auto"/>
                <w:right w:val="none" w:sz="0" w:space="0" w:color="auto"/>
              </w:divBdr>
              <w:divsChild>
                <w:div w:id="1437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504926">
      <w:bodyDiv w:val="1"/>
      <w:marLeft w:val="0"/>
      <w:marRight w:val="0"/>
      <w:marTop w:val="0"/>
      <w:marBottom w:val="0"/>
      <w:divBdr>
        <w:top w:val="none" w:sz="0" w:space="0" w:color="auto"/>
        <w:left w:val="none" w:sz="0" w:space="0" w:color="auto"/>
        <w:bottom w:val="none" w:sz="0" w:space="0" w:color="auto"/>
        <w:right w:val="none" w:sz="0" w:space="0" w:color="auto"/>
      </w:divBdr>
    </w:div>
    <w:div w:id="1327710321">
      <w:bodyDiv w:val="1"/>
      <w:marLeft w:val="0"/>
      <w:marRight w:val="0"/>
      <w:marTop w:val="0"/>
      <w:marBottom w:val="0"/>
      <w:divBdr>
        <w:top w:val="none" w:sz="0" w:space="0" w:color="auto"/>
        <w:left w:val="none" w:sz="0" w:space="0" w:color="auto"/>
        <w:bottom w:val="none" w:sz="0" w:space="0" w:color="auto"/>
        <w:right w:val="none" w:sz="0" w:space="0" w:color="auto"/>
      </w:divBdr>
    </w:div>
    <w:div w:id="1346782163">
      <w:bodyDiv w:val="1"/>
      <w:marLeft w:val="0"/>
      <w:marRight w:val="0"/>
      <w:marTop w:val="0"/>
      <w:marBottom w:val="0"/>
      <w:divBdr>
        <w:top w:val="none" w:sz="0" w:space="0" w:color="auto"/>
        <w:left w:val="none" w:sz="0" w:space="0" w:color="auto"/>
        <w:bottom w:val="none" w:sz="0" w:space="0" w:color="auto"/>
        <w:right w:val="none" w:sz="0" w:space="0" w:color="auto"/>
      </w:divBdr>
    </w:div>
    <w:div w:id="1353066326">
      <w:bodyDiv w:val="1"/>
      <w:marLeft w:val="0"/>
      <w:marRight w:val="0"/>
      <w:marTop w:val="0"/>
      <w:marBottom w:val="0"/>
      <w:divBdr>
        <w:top w:val="none" w:sz="0" w:space="0" w:color="auto"/>
        <w:left w:val="none" w:sz="0" w:space="0" w:color="auto"/>
        <w:bottom w:val="none" w:sz="0" w:space="0" w:color="auto"/>
        <w:right w:val="none" w:sz="0" w:space="0" w:color="auto"/>
      </w:divBdr>
    </w:div>
    <w:div w:id="1370640283">
      <w:bodyDiv w:val="1"/>
      <w:marLeft w:val="0"/>
      <w:marRight w:val="0"/>
      <w:marTop w:val="0"/>
      <w:marBottom w:val="0"/>
      <w:divBdr>
        <w:top w:val="none" w:sz="0" w:space="0" w:color="auto"/>
        <w:left w:val="none" w:sz="0" w:space="0" w:color="auto"/>
        <w:bottom w:val="none" w:sz="0" w:space="0" w:color="auto"/>
        <w:right w:val="none" w:sz="0" w:space="0" w:color="auto"/>
      </w:divBdr>
      <w:divsChild>
        <w:div w:id="1413506307">
          <w:marLeft w:val="0"/>
          <w:marRight w:val="0"/>
          <w:marTop w:val="0"/>
          <w:marBottom w:val="0"/>
          <w:divBdr>
            <w:top w:val="none" w:sz="0" w:space="0" w:color="auto"/>
            <w:left w:val="none" w:sz="0" w:space="0" w:color="auto"/>
            <w:bottom w:val="none" w:sz="0" w:space="0" w:color="auto"/>
            <w:right w:val="none" w:sz="0" w:space="0" w:color="auto"/>
          </w:divBdr>
          <w:divsChild>
            <w:div w:id="192120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110">
      <w:bodyDiv w:val="1"/>
      <w:marLeft w:val="0"/>
      <w:marRight w:val="0"/>
      <w:marTop w:val="0"/>
      <w:marBottom w:val="0"/>
      <w:divBdr>
        <w:top w:val="none" w:sz="0" w:space="0" w:color="auto"/>
        <w:left w:val="none" w:sz="0" w:space="0" w:color="auto"/>
        <w:bottom w:val="none" w:sz="0" w:space="0" w:color="auto"/>
        <w:right w:val="none" w:sz="0" w:space="0" w:color="auto"/>
      </w:divBdr>
    </w:div>
    <w:div w:id="1378697667">
      <w:bodyDiv w:val="1"/>
      <w:marLeft w:val="0"/>
      <w:marRight w:val="0"/>
      <w:marTop w:val="0"/>
      <w:marBottom w:val="0"/>
      <w:divBdr>
        <w:top w:val="none" w:sz="0" w:space="0" w:color="auto"/>
        <w:left w:val="none" w:sz="0" w:space="0" w:color="auto"/>
        <w:bottom w:val="none" w:sz="0" w:space="0" w:color="auto"/>
        <w:right w:val="none" w:sz="0" w:space="0" w:color="auto"/>
      </w:divBdr>
    </w:div>
    <w:div w:id="1386952142">
      <w:bodyDiv w:val="1"/>
      <w:marLeft w:val="0"/>
      <w:marRight w:val="0"/>
      <w:marTop w:val="0"/>
      <w:marBottom w:val="0"/>
      <w:divBdr>
        <w:top w:val="none" w:sz="0" w:space="0" w:color="auto"/>
        <w:left w:val="none" w:sz="0" w:space="0" w:color="auto"/>
        <w:bottom w:val="none" w:sz="0" w:space="0" w:color="auto"/>
        <w:right w:val="none" w:sz="0" w:space="0" w:color="auto"/>
      </w:divBdr>
    </w:div>
    <w:div w:id="1394546660">
      <w:bodyDiv w:val="1"/>
      <w:marLeft w:val="0"/>
      <w:marRight w:val="0"/>
      <w:marTop w:val="0"/>
      <w:marBottom w:val="0"/>
      <w:divBdr>
        <w:top w:val="none" w:sz="0" w:space="0" w:color="auto"/>
        <w:left w:val="none" w:sz="0" w:space="0" w:color="auto"/>
        <w:bottom w:val="none" w:sz="0" w:space="0" w:color="auto"/>
        <w:right w:val="none" w:sz="0" w:space="0" w:color="auto"/>
      </w:divBdr>
      <w:divsChild>
        <w:div w:id="1377780042">
          <w:marLeft w:val="0"/>
          <w:marRight w:val="0"/>
          <w:marTop w:val="0"/>
          <w:marBottom w:val="0"/>
          <w:divBdr>
            <w:top w:val="none" w:sz="0" w:space="0" w:color="auto"/>
            <w:left w:val="none" w:sz="0" w:space="0" w:color="auto"/>
            <w:bottom w:val="none" w:sz="0" w:space="0" w:color="auto"/>
            <w:right w:val="none" w:sz="0" w:space="0" w:color="auto"/>
          </w:divBdr>
          <w:divsChild>
            <w:div w:id="1697190602">
              <w:marLeft w:val="0"/>
              <w:marRight w:val="0"/>
              <w:marTop w:val="0"/>
              <w:marBottom w:val="0"/>
              <w:divBdr>
                <w:top w:val="none" w:sz="0" w:space="0" w:color="auto"/>
                <w:left w:val="none" w:sz="0" w:space="0" w:color="auto"/>
                <w:bottom w:val="none" w:sz="0" w:space="0" w:color="auto"/>
                <w:right w:val="none" w:sz="0" w:space="0" w:color="auto"/>
              </w:divBdr>
              <w:divsChild>
                <w:div w:id="155061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501">
      <w:bodyDiv w:val="1"/>
      <w:marLeft w:val="0"/>
      <w:marRight w:val="0"/>
      <w:marTop w:val="0"/>
      <w:marBottom w:val="0"/>
      <w:divBdr>
        <w:top w:val="none" w:sz="0" w:space="0" w:color="auto"/>
        <w:left w:val="none" w:sz="0" w:space="0" w:color="auto"/>
        <w:bottom w:val="none" w:sz="0" w:space="0" w:color="auto"/>
        <w:right w:val="none" w:sz="0" w:space="0" w:color="auto"/>
      </w:divBdr>
    </w:div>
    <w:div w:id="1409957885">
      <w:bodyDiv w:val="1"/>
      <w:marLeft w:val="0"/>
      <w:marRight w:val="0"/>
      <w:marTop w:val="0"/>
      <w:marBottom w:val="0"/>
      <w:divBdr>
        <w:top w:val="none" w:sz="0" w:space="0" w:color="auto"/>
        <w:left w:val="none" w:sz="0" w:space="0" w:color="auto"/>
        <w:bottom w:val="none" w:sz="0" w:space="0" w:color="auto"/>
        <w:right w:val="none" w:sz="0" w:space="0" w:color="auto"/>
      </w:divBdr>
    </w:div>
    <w:div w:id="1423405438">
      <w:bodyDiv w:val="1"/>
      <w:marLeft w:val="0"/>
      <w:marRight w:val="0"/>
      <w:marTop w:val="0"/>
      <w:marBottom w:val="0"/>
      <w:divBdr>
        <w:top w:val="none" w:sz="0" w:space="0" w:color="auto"/>
        <w:left w:val="none" w:sz="0" w:space="0" w:color="auto"/>
        <w:bottom w:val="none" w:sz="0" w:space="0" w:color="auto"/>
        <w:right w:val="none" w:sz="0" w:space="0" w:color="auto"/>
      </w:divBdr>
    </w:div>
    <w:div w:id="1463883173">
      <w:bodyDiv w:val="1"/>
      <w:marLeft w:val="0"/>
      <w:marRight w:val="0"/>
      <w:marTop w:val="0"/>
      <w:marBottom w:val="0"/>
      <w:divBdr>
        <w:top w:val="none" w:sz="0" w:space="0" w:color="auto"/>
        <w:left w:val="none" w:sz="0" w:space="0" w:color="auto"/>
        <w:bottom w:val="none" w:sz="0" w:space="0" w:color="auto"/>
        <w:right w:val="none" w:sz="0" w:space="0" w:color="auto"/>
      </w:divBdr>
    </w:div>
    <w:div w:id="1476800034">
      <w:bodyDiv w:val="1"/>
      <w:marLeft w:val="0"/>
      <w:marRight w:val="0"/>
      <w:marTop w:val="0"/>
      <w:marBottom w:val="0"/>
      <w:divBdr>
        <w:top w:val="none" w:sz="0" w:space="0" w:color="auto"/>
        <w:left w:val="none" w:sz="0" w:space="0" w:color="auto"/>
        <w:bottom w:val="none" w:sz="0" w:space="0" w:color="auto"/>
        <w:right w:val="none" w:sz="0" w:space="0" w:color="auto"/>
      </w:divBdr>
      <w:divsChild>
        <w:div w:id="317270805">
          <w:marLeft w:val="0"/>
          <w:marRight w:val="0"/>
          <w:marTop w:val="0"/>
          <w:marBottom w:val="0"/>
          <w:divBdr>
            <w:top w:val="none" w:sz="0" w:space="0" w:color="auto"/>
            <w:left w:val="none" w:sz="0" w:space="0" w:color="auto"/>
            <w:bottom w:val="none" w:sz="0" w:space="0" w:color="auto"/>
            <w:right w:val="none" w:sz="0" w:space="0" w:color="auto"/>
          </w:divBdr>
          <w:divsChild>
            <w:div w:id="1798256207">
              <w:marLeft w:val="0"/>
              <w:marRight w:val="0"/>
              <w:marTop w:val="0"/>
              <w:marBottom w:val="0"/>
              <w:divBdr>
                <w:top w:val="none" w:sz="0" w:space="0" w:color="auto"/>
                <w:left w:val="none" w:sz="0" w:space="0" w:color="auto"/>
                <w:bottom w:val="none" w:sz="0" w:space="0" w:color="auto"/>
                <w:right w:val="none" w:sz="0" w:space="0" w:color="auto"/>
              </w:divBdr>
              <w:divsChild>
                <w:div w:id="119970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463664">
      <w:bodyDiv w:val="1"/>
      <w:marLeft w:val="0"/>
      <w:marRight w:val="0"/>
      <w:marTop w:val="0"/>
      <w:marBottom w:val="0"/>
      <w:divBdr>
        <w:top w:val="none" w:sz="0" w:space="0" w:color="auto"/>
        <w:left w:val="none" w:sz="0" w:space="0" w:color="auto"/>
        <w:bottom w:val="none" w:sz="0" w:space="0" w:color="auto"/>
        <w:right w:val="none" w:sz="0" w:space="0" w:color="auto"/>
      </w:divBdr>
      <w:divsChild>
        <w:div w:id="1927572363">
          <w:marLeft w:val="0"/>
          <w:marRight w:val="0"/>
          <w:marTop w:val="0"/>
          <w:marBottom w:val="0"/>
          <w:divBdr>
            <w:top w:val="none" w:sz="0" w:space="0" w:color="auto"/>
            <w:left w:val="none" w:sz="0" w:space="0" w:color="auto"/>
            <w:bottom w:val="none" w:sz="0" w:space="0" w:color="auto"/>
            <w:right w:val="none" w:sz="0" w:space="0" w:color="auto"/>
          </w:divBdr>
          <w:divsChild>
            <w:div w:id="1123694165">
              <w:marLeft w:val="0"/>
              <w:marRight w:val="0"/>
              <w:marTop w:val="0"/>
              <w:marBottom w:val="0"/>
              <w:divBdr>
                <w:top w:val="none" w:sz="0" w:space="0" w:color="auto"/>
                <w:left w:val="none" w:sz="0" w:space="0" w:color="auto"/>
                <w:bottom w:val="none" w:sz="0" w:space="0" w:color="auto"/>
                <w:right w:val="none" w:sz="0" w:space="0" w:color="auto"/>
              </w:divBdr>
              <w:divsChild>
                <w:div w:id="109733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5566">
      <w:bodyDiv w:val="1"/>
      <w:marLeft w:val="0"/>
      <w:marRight w:val="0"/>
      <w:marTop w:val="0"/>
      <w:marBottom w:val="0"/>
      <w:divBdr>
        <w:top w:val="none" w:sz="0" w:space="0" w:color="auto"/>
        <w:left w:val="none" w:sz="0" w:space="0" w:color="auto"/>
        <w:bottom w:val="none" w:sz="0" w:space="0" w:color="auto"/>
        <w:right w:val="none" w:sz="0" w:space="0" w:color="auto"/>
      </w:divBdr>
    </w:div>
    <w:div w:id="1509101311">
      <w:bodyDiv w:val="1"/>
      <w:marLeft w:val="0"/>
      <w:marRight w:val="0"/>
      <w:marTop w:val="0"/>
      <w:marBottom w:val="0"/>
      <w:divBdr>
        <w:top w:val="none" w:sz="0" w:space="0" w:color="auto"/>
        <w:left w:val="none" w:sz="0" w:space="0" w:color="auto"/>
        <w:bottom w:val="none" w:sz="0" w:space="0" w:color="auto"/>
        <w:right w:val="none" w:sz="0" w:space="0" w:color="auto"/>
      </w:divBdr>
    </w:div>
    <w:div w:id="1558667642">
      <w:bodyDiv w:val="1"/>
      <w:marLeft w:val="0"/>
      <w:marRight w:val="0"/>
      <w:marTop w:val="0"/>
      <w:marBottom w:val="0"/>
      <w:divBdr>
        <w:top w:val="none" w:sz="0" w:space="0" w:color="auto"/>
        <w:left w:val="none" w:sz="0" w:space="0" w:color="auto"/>
        <w:bottom w:val="none" w:sz="0" w:space="0" w:color="auto"/>
        <w:right w:val="none" w:sz="0" w:space="0" w:color="auto"/>
      </w:divBdr>
    </w:div>
    <w:div w:id="1564565529">
      <w:bodyDiv w:val="1"/>
      <w:marLeft w:val="0"/>
      <w:marRight w:val="0"/>
      <w:marTop w:val="0"/>
      <w:marBottom w:val="0"/>
      <w:divBdr>
        <w:top w:val="none" w:sz="0" w:space="0" w:color="auto"/>
        <w:left w:val="none" w:sz="0" w:space="0" w:color="auto"/>
        <w:bottom w:val="none" w:sz="0" w:space="0" w:color="auto"/>
        <w:right w:val="none" w:sz="0" w:space="0" w:color="auto"/>
      </w:divBdr>
    </w:div>
    <w:div w:id="1567959026">
      <w:bodyDiv w:val="1"/>
      <w:marLeft w:val="0"/>
      <w:marRight w:val="0"/>
      <w:marTop w:val="0"/>
      <w:marBottom w:val="0"/>
      <w:divBdr>
        <w:top w:val="none" w:sz="0" w:space="0" w:color="auto"/>
        <w:left w:val="none" w:sz="0" w:space="0" w:color="auto"/>
        <w:bottom w:val="none" w:sz="0" w:space="0" w:color="auto"/>
        <w:right w:val="none" w:sz="0" w:space="0" w:color="auto"/>
      </w:divBdr>
    </w:div>
    <w:div w:id="1578711560">
      <w:bodyDiv w:val="1"/>
      <w:marLeft w:val="0"/>
      <w:marRight w:val="0"/>
      <w:marTop w:val="0"/>
      <w:marBottom w:val="0"/>
      <w:divBdr>
        <w:top w:val="none" w:sz="0" w:space="0" w:color="auto"/>
        <w:left w:val="none" w:sz="0" w:space="0" w:color="auto"/>
        <w:bottom w:val="none" w:sz="0" w:space="0" w:color="auto"/>
        <w:right w:val="none" w:sz="0" w:space="0" w:color="auto"/>
      </w:divBdr>
    </w:div>
    <w:div w:id="1593851321">
      <w:bodyDiv w:val="1"/>
      <w:marLeft w:val="0"/>
      <w:marRight w:val="0"/>
      <w:marTop w:val="0"/>
      <w:marBottom w:val="0"/>
      <w:divBdr>
        <w:top w:val="none" w:sz="0" w:space="0" w:color="auto"/>
        <w:left w:val="none" w:sz="0" w:space="0" w:color="auto"/>
        <w:bottom w:val="none" w:sz="0" w:space="0" w:color="auto"/>
        <w:right w:val="none" w:sz="0" w:space="0" w:color="auto"/>
      </w:divBdr>
    </w:div>
    <w:div w:id="1607225797">
      <w:bodyDiv w:val="1"/>
      <w:marLeft w:val="0"/>
      <w:marRight w:val="0"/>
      <w:marTop w:val="0"/>
      <w:marBottom w:val="0"/>
      <w:divBdr>
        <w:top w:val="none" w:sz="0" w:space="0" w:color="auto"/>
        <w:left w:val="none" w:sz="0" w:space="0" w:color="auto"/>
        <w:bottom w:val="none" w:sz="0" w:space="0" w:color="auto"/>
        <w:right w:val="none" w:sz="0" w:space="0" w:color="auto"/>
      </w:divBdr>
    </w:div>
    <w:div w:id="1612516744">
      <w:bodyDiv w:val="1"/>
      <w:marLeft w:val="0"/>
      <w:marRight w:val="0"/>
      <w:marTop w:val="0"/>
      <w:marBottom w:val="0"/>
      <w:divBdr>
        <w:top w:val="none" w:sz="0" w:space="0" w:color="auto"/>
        <w:left w:val="none" w:sz="0" w:space="0" w:color="auto"/>
        <w:bottom w:val="none" w:sz="0" w:space="0" w:color="auto"/>
        <w:right w:val="none" w:sz="0" w:space="0" w:color="auto"/>
      </w:divBdr>
    </w:div>
    <w:div w:id="1619607646">
      <w:bodyDiv w:val="1"/>
      <w:marLeft w:val="0"/>
      <w:marRight w:val="0"/>
      <w:marTop w:val="0"/>
      <w:marBottom w:val="0"/>
      <w:divBdr>
        <w:top w:val="none" w:sz="0" w:space="0" w:color="auto"/>
        <w:left w:val="none" w:sz="0" w:space="0" w:color="auto"/>
        <w:bottom w:val="none" w:sz="0" w:space="0" w:color="auto"/>
        <w:right w:val="none" w:sz="0" w:space="0" w:color="auto"/>
      </w:divBdr>
    </w:div>
    <w:div w:id="1634360094">
      <w:bodyDiv w:val="1"/>
      <w:marLeft w:val="0"/>
      <w:marRight w:val="0"/>
      <w:marTop w:val="0"/>
      <w:marBottom w:val="0"/>
      <w:divBdr>
        <w:top w:val="none" w:sz="0" w:space="0" w:color="auto"/>
        <w:left w:val="none" w:sz="0" w:space="0" w:color="auto"/>
        <w:bottom w:val="none" w:sz="0" w:space="0" w:color="auto"/>
        <w:right w:val="none" w:sz="0" w:space="0" w:color="auto"/>
      </w:divBdr>
    </w:div>
    <w:div w:id="1635721382">
      <w:bodyDiv w:val="1"/>
      <w:marLeft w:val="0"/>
      <w:marRight w:val="0"/>
      <w:marTop w:val="0"/>
      <w:marBottom w:val="0"/>
      <w:divBdr>
        <w:top w:val="none" w:sz="0" w:space="0" w:color="auto"/>
        <w:left w:val="none" w:sz="0" w:space="0" w:color="auto"/>
        <w:bottom w:val="none" w:sz="0" w:space="0" w:color="auto"/>
        <w:right w:val="none" w:sz="0" w:space="0" w:color="auto"/>
      </w:divBdr>
    </w:div>
    <w:div w:id="1661347253">
      <w:bodyDiv w:val="1"/>
      <w:marLeft w:val="0"/>
      <w:marRight w:val="0"/>
      <w:marTop w:val="0"/>
      <w:marBottom w:val="0"/>
      <w:divBdr>
        <w:top w:val="none" w:sz="0" w:space="0" w:color="auto"/>
        <w:left w:val="none" w:sz="0" w:space="0" w:color="auto"/>
        <w:bottom w:val="none" w:sz="0" w:space="0" w:color="auto"/>
        <w:right w:val="none" w:sz="0" w:space="0" w:color="auto"/>
      </w:divBdr>
      <w:divsChild>
        <w:div w:id="2145275031">
          <w:marLeft w:val="0"/>
          <w:marRight w:val="0"/>
          <w:marTop w:val="0"/>
          <w:marBottom w:val="0"/>
          <w:divBdr>
            <w:top w:val="none" w:sz="0" w:space="0" w:color="auto"/>
            <w:left w:val="none" w:sz="0" w:space="0" w:color="auto"/>
            <w:bottom w:val="none" w:sz="0" w:space="0" w:color="auto"/>
            <w:right w:val="none" w:sz="0" w:space="0" w:color="auto"/>
          </w:divBdr>
          <w:divsChild>
            <w:div w:id="1525704384">
              <w:marLeft w:val="0"/>
              <w:marRight w:val="0"/>
              <w:marTop w:val="0"/>
              <w:marBottom w:val="0"/>
              <w:divBdr>
                <w:top w:val="none" w:sz="0" w:space="0" w:color="auto"/>
                <w:left w:val="none" w:sz="0" w:space="0" w:color="auto"/>
                <w:bottom w:val="none" w:sz="0" w:space="0" w:color="auto"/>
                <w:right w:val="none" w:sz="0" w:space="0" w:color="auto"/>
              </w:divBdr>
              <w:divsChild>
                <w:div w:id="17052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451528">
      <w:bodyDiv w:val="1"/>
      <w:marLeft w:val="0"/>
      <w:marRight w:val="0"/>
      <w:marTop w:val="0"/>
      <w:marBottom w:val="0"/>
      <w:divBdr>
        <w:top w:val="none" w:sz="0" w:space="0" w:color="auto"/>
        <w:left w:val="none" w:sz="0" w:space="0" w:color="auto"/>
        <w:bottom w:val="none" w:sz="0" w:space="0" w:color="auto"/>
        <w:right w:val="none" w:sz="0" w:space="0" w:color="auto"/>
      </w:divBdr>
      <w:divsChild>
        <w:div w:id="1867284011">
          <w:marLeft w:val="0"/>
          <w:marRight w:val="0"/>
          <w:marTop w:val="0"/>
          <w:marBottom w:val="0"/>
          <w:divBdr>
            <w:top w:val="none" w:sz="0" w:space="0" w:color="auto"/>
            <w:left w:val="none" w:sz="0" w:space="0" w:color="auto"/>
            <w:bottom w:val="none" w:sz="0" w:space="0" w:color="auto"/>
            <w:right w:val="none" w:sz="0" w:space="0" w:color="auto"/>
          </w:divBdr>
          <w:divsChild>
            <w:div w:id="796677532">
              <w:marLeft w:val="0"/>
              <w:marRight w:val="0"/>
              <w:marTop w:val="0"/>
              <w:marBottom w:val="0"/>
              <w:divBdr>
                <w:top w:val="none" w:sz="0" w:space="0" w:color="auto"/>
                <w:left w:val="none" w:sz="0" w:space="0" w:color="auto"/>
                <w:bottom w:val="none" w:sz="0" w:space="0" w:color="auto"/>
                <w:right w:val="none" w:sz="0" w:space="0" w:color="auto"/>
              </w:divBdr>
              <w:divsChild>
                <w:div w:id="192807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83044">
      <w:bodyDiv w:val="1"/>
      <w:marLeft w:val="0"/>
      <w:marRight w:val="0"/>
      <w:marTop w:val="0"/>
      <w:marBottom w:val="0"/>
      <w:divBdr>
        <w:top w:val="none" w:sz="0" w:space="0" w:color="auto"/>
        <w:left w:val="none" w:sz="0" w:space="0" w:color="auto"/>
        <w:bottom w:val="none" w:sz="0" w:space="0" w:color="auto"/>
        <w:right w:val="none" w:sz="0" w:space="0" w:color="auto"/>
      </w:divBdr>
    </w:div>
    <w:div w:id="1732192876">
      <w:bodyDiv w:val="1"/>
      <w:marLeft w:val="0"/>
      <w:marRight w:val="0"/>
      <w:marTop w:val="0"/>
      <w:marBottom w:val="0"/>
      <w:divBdr>
        <w:top w:val="none" w:sz="0" w:space="0" w:color="auto"/>
        <w:left w:val="none" w:sz="0" w:space="0" w:color="auto"/>
        <w:bottom w:val="none" w:sz="0" w:space="0" w:color="auto"/>
        <w:right w:val="none" w:sz="0" w:space="0" w:color="auto"/>
      </w:divBdr>
      <w:divsChild>
        <w:div w:id="1452090667">
          <w:marLeft w:val="0"/>
          <w:marRight w:val="0"/>
          <w:marTop w:val="0"/>
          <w:marBottom w:val="0"/>
          <w:divBdr>
            <w:top w:val="none" w:sz="0" w:space="0" w:color="auto"/>
            <w:left w:val="none" w:sz="0" w:space="0" w:color="auto"/>
            <w:bottom w:val="none" w:sz="0" w:space="0" w:color="auto"/>
            <w:right w:val="none" w:sz="0" w:space="0" w:color="auto"/>
          </w:divBdr>
          <w:divsChild>
            <w:div w:id="2048869470">
              <w:marLeft w:val="0"/>
              <w:marRight w:val="0"/>
              <w:marTop w:val="0"/>
              <w:marBottom w:val="0"/>
              <w:divBdr>
                <w:top w:val="none" w:sz="0" w:space="0" w:color="auto"/>
                <w:left w:val="none" w:sz="0" w:space="0" w:color="auto"/>
                <w:bottom w:val="none" w:sz="0" w:space="0" w:color="auto"/>
                <w:right w:val="none" w:sz="0" w:space="0" w:color="auto"/>
              </w:divBdr>
              <w:divsChild>
                <w:div w:id="1149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672238">
      <w:bodyDiv w:val="1"/>
      <w:marLeft w:val="0"/>
      <w:marRight w:val="0"/>
      <w:marTop w:val="0"/>
      <w:marBottom w:val="0"/>
      <w:divBdr>
        <w:top w:val="none" w:sz="0" w:space="0" w:color="auto"/>
        <w:left w:val="none" w:sz="0" w:space="0" w:color="auto"/>
        <w:bottom w:val="none" w:sz="0" w:space="0" w:color="auto"/>
        <w:right w:val="none" w:sz="0" w:space="0" w:color="auto"/>
      </w:divBdr>
    </w:div>
    <w:div w:id="1760641285">
      <w:bodyDiv w:val="1"/>
      <w:marLeft w:val="0"/>
      <w:marRight w:val="0"/>
      <w:marTop w:val="0"/>
      <w:marBottom w:val="0"/>
      <w:divBdr>
        <w:top w:val="none" w:sz="0" w:space="0" w:color="auto"/>
        <w:left w:val="none" w:sz="0" w:space="0" w:color="auto"/>
        <w:bottom w:val="none" w:sz="0" w:space="0" w:color="auto"/>
        <w:right w:val="none" w:sz="0" w:space="0" w:color="auto"/>
      </w:divBdr>
    </w:div>
    <w:div w:id="1773865030">
      <w:bodyDiv w:val="1"/>
      <w:marLeft w:val="0"/>
      <w:marRight w:val="0"/>
      <w:marTop w:val="0"/>
      <w:marBottom w:val="0"/>
      <w:divBdr>
        <w:top w:val="none" w:sz="0" w:space="0" w:color="auto"/>
        <w:left w:val="none" w:sz="0" w:space="0" w:color="auto"/>
        <w:bottom w:val="none" w:sz="0" w:space="0" w:color="auto"/>
        <w:right w:val="none" w:sz="0" w:space="0" w:color="auto"/>
      </w:divBdr>
    </w:div>
    <w:div w:id="1799758328">
      <w:bodyDiv w:val="1"/>
      <w:marLeft w:val="0"/>
      <w:marRight w:val="0"/>
      <w:marTop w:val="0"/>
      <w:marBottom w:val="0"/>
      <w:divBdr>
        <w:top w:val="none" w:sz="0" w:space="0" w:color="auto"/>
        <w:left w:val="none" w:sz="0" w:space="0" w:color="auto"/>
        <w:bottom w:val="none" w:sz="0" w:space="0" w:color="auto"/>
        <w:right w:val="none" w:sz="0" w:space="0" w:color="auto"/>
      </w:divBdr>
    </w:div>
    <w:div w:id="1824467702">
      <w:bodyDiv w:val="1"/>
      <w:marLeft w:val="0"/>
      <w:marRight w:val="0"/>
      <w:marTop w:val="0"/>
      <w:marBottom w:val="0"/>
      <w:divBdr>
        <w:top w:val="none" w:sz="0" w:space="0" w:color="auto"/>
        <w:left w:val="none" w:sz="0" w:space="0" w:color="auto"/>
        <w:bottom w:val="none" w:sz="0" w:space="0" w:color="auto"/>
        <w:right w:val="none" w:sz="0" w:space="0" w:color="auto"/>
      </w:divBdr>
    </w:div>
    <w:div w:id="1824664791">
      <w:bodyDiv w:val="1"/>
      <w:marLeft w:val="0"/>
      <w:marRight w:val="0"/>
      <w:marTop w:val="0"/>
      <w:marBottom w:val="0"/>
      <w:divBdr>
        <w:top w:val="none" w:sz="0" w:space="0" w:color="auto"/>
        <w:left w:val="none" w:sz="0" w:space="0" w:color="auto"/>
        <w:bottom w:val="none" w:sz="0" w:space="0" w:color="auto"/>
        <w:right w:val="none" w:sz="0" w:space="0" w:color="auto"/>
      </w:divBdr>
    </w:div>
    <w:div w:id="1826168720">
      <w:bodyDiv w:val="1"/>
      <w:marLeft w:val="0"/>
      <w:marRight w:val="0"/>
      <w:marTop w:val="0"/>
      <w:marBottom w:val="0"/>
      <w:divBdr>
        <w:top w:val="none" w:sz="0" w:space="0" w:color="auto"/>
        <w:left w:val="none" w:sz="0" w:space="0" w:color="auto"/>
        <w:bottom w:val="none" w:sz="0" w:space="0" w:color="auto"/>
        <w:right w:val="none" w:sz="0" w:space="0" w:color="auto"/>
      </w:divBdr>
    </w:div>
    <w:div w:id="1855798776">
      <w:bodyDiv w:val="1"/>
      <w:marLeft w:val="0"/>
      <w:marRight w:val="0"/>
      <w:marTop w:val="0"/>
      <w:marBottom w:val="0"/>
      <w:divBdr>
        <w:top w:val="none" w:sz="0" w:space="0" w:color="auto"/>
        <w:left w:val="none" w:sz="0" w:space="0" w:color="auto"/>
        <w:bottom w:val="none" w:sz="0" w:space="0" w:color="auto"/>
        <w:right w:val="none" w:sz="0" w:space="0" w:color="auto"/>
      </w:divBdr>
    </w:div>
    <w:div w:id="1864198509">
      <w:bodyDiv w:val="1"/>
      <w:marLeft w:val="0"/>
      <w:marRight w:val="0"/>
      <w:marTop w:val="0"/>
      <w:marBottom w:val="0"/>
      <w:divBdr>
        <w:top w:val="none" w:sz="0" w:space="0" w:color="auto"/>
        <w:left w:val="none" w:sz="0" w:space="0" w:color="auto"/>
        <w:bottom w:val="none" w:sz="0" w:space="0" w:color="auto"/>
        <w:right w:val="none" w:sz="0" w:space="0" w:color="auto"/>
      </w:divBdr>
    </w:div>
    <w:div w:id="1898976986">
      <w:bodyDiv w:val="1"/>
      <w:marLeft w:val="0"/>
      <w:marRight w:val="0"/>
      <w:marTop w:val="0"/>
      <w:marBottom w:val="0"/>
      <w:divBdr>
        <w:top w:val="none" w:sz="0" w:space="0" w:color="auto"/>
        <w:left w:val="none" w:sz="0" w:space="0" w:color="auto"/>
        <w:bottom w:val="none" w:sz="0" w:space="0" w:color="auto"/>
        <w:right w:val="none" w:sz="0" w:space="0" w:color="auto"/>
      </w:divBdr>
    </w:div>
    <w:div w:id="1902985969">
      <w:bodyDiv w:val="1"/>
      <w:marLeft w:val="0"/>
      <w:marRight w:val="0"/>
      <w:marTop w:val="0"/>
      <w:marBottom w:val="0"/>
      <w:divBdr>
        <w:top w:val="none" w:sz="0" w:space="0" w:color="auto"/>
        <w:left w:val="none" w:sz="0" w:space="0" w:color="auto"/>
        <w:bottom w:val="none" w:sz="0" w:space="0" w:color="auto"/>
        <w:right w:val="none" w:sz="0" w:space="0" w:color="auto"/>
      </w:divBdr>
    </w:div>
    <w:div w:id="1935548150">
      <w:bodyDiv w:val="1"/>
      <w:marLeft w:val="0"/>
      <w:marRight w:val="0"/>
      <w:marTop w:val="0"/>
      <w:marBottom w:val="0"/>
      <w:divBdr>
        <w:top w:val="none" w:sz="0" w:space="0" w:color="auto"/>
        <w:left w:val="none" w:sz="0" w:space="0" w:color="auto"/>
        <w:bottom w:val="none" w:sz="0" w:space="0" w:color="auto"/>
        <w:right w:val="none" w:sz="0" w:space="0" w:color="auto"/>
      </w:divBdr>
    </w:div>
    <w:div w:id="1937906628">
      <w:bodyDiv w:val="1"/>
      <w:marLeft w:val="0"/>
      <w:marRight w:val="0"/>
      <w:marTop w:val="0"/>
      <w:marBottom w:val="0"/>
      <w:divBdr>
        <w:top w:val="none" w:sz="0" w:space="0" w:color="auto"/>
        <w:left w:val="none" w:sz="0" w:space="0" w:color="auto"/>
        <w:bottom w:val="none" w:sz="0" w:space="0" w:color="auto"/>
        <w:right w:val="none" w:sz="0" w:space="0" w:color="auto"/>
      </w:divBdr>
    </w:div>
    <w:div w:id="1943487199">
      <w:bodyDiv w:val="1"/>
      <w:marLeft w:val="0"/>
      <w:marRight w:val="0"/>
      <w:marTop w:val="0"/>
      <w:marBottom w:val="0"/>
      <w:divBdr>
        <w:top w:val="none" w:sz="0" w:space="0" w:color="auto"/>
        <w:left w:val="none" w:sz="0" w:space="0" w:color="auto"/>
        <w:bottom w:val="none" w:sz="0" w:space="0" w:color="auto"/>
        <w:right w:val="none" w:sz="0" w:space="0" w:color="auto"/>
      </w:divBdr>
    </w:div>
    <w:div w:id="1945112733">
      <w:bodyDiv w:val="1"/>
      <w:marLeft w:val="0"/>
      <w:marRight w:val="0"/>
      <w:marTop w:val="0"/>
      <w:marBottom w:val="0"/>
      <w:divBdr>
        <w:top w:val="none" w:sz="0" w:space="0" w:color="auto"/>
        <w:left w:val="none" w:sz="0" w:space="0" w:color="auto"/>
        <w:bottom w:val="none" w:sz="0" w:space="0" w:color="auto"/>
        <w:right w:val="none" w:sz="0" w:space="0" w:color="auto"/>
      </w:divBdr>
      <w:divsChild>
        <w:div w:id="4326380">
          <w:marLeft w:val="0"/>
          <w:marRight w:val="0"/>
          <w:marTop w:val="0"/>
          <w:marBottom w:val="0"/>
          <w:divBdr>
            <w:top w:val="none" w:sz="0" w:space="0" w:color="auto"/>
            <w:left w:val="none" w:sz="0" w:space="0" w:color="auto"/>
            <w:bottom w:val="none" w:sz="0" w:space="0" w:color="auto"/>
            <w:right w:val="none" w:sz="0" w:space="0" w:color="auto"/>
          </w:divBdr>
          <w:divsChild>
            <w:div w:id="1385332521">
              <w:marLeft w:val="0"/>
              <w:marRight w:val="0"/>
              <w:marTop w:val="0"/>
              <w:marBottom w:val="0"/>
              <w:divBdr>
                <w:top w:val="none" w:sz="0" w:space="0" w:color="auto"/>
                <w:left w:val="none" w:sz="0" w:space="0" w:color="auto"/>
                <w:bottom w:val="none" w:sz="0" w:space="0" w:color="auto"/>
                <w:right w:val="none" w:sz="0" w:space="0" w:color="auto"/>
              </w:divBdr>
              <w:divsChild>
                <w:div w:id="210221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881567">
      <w:bodyDiv w:val="1"/>
      <w:marLeft w:val="0"/>
      <w:marRight w:val="0"/>
      <w:marTop w:val="0"/>
      <w:marBottom w:val="0"/>
      <w:divBdr>
        <w:top w:val="none" w:sz="0" w:space="0" w:color="auto"/>
        <w:left w:val="none" w:sz="0" w:space="0" w:color="auto"/>
        <w:bottom w:val="none" w:sz="0" w:space="0" w:color="auto"/>
        <w:right w:val="none" w:sz="0" w:space="0" w:color="auto"/>
      </w:divBdr>
      <w:divsChild>
        <w:div w:id="1811626825">
          <w:marLeft w:val="0"/>
          <w:marRight w:val="0"/>
          <w:marTop w:val="0"/>
          <w:marBottom w:val="0"/>
          <w:divBdr>
            <w:top w:val="none" w:sz="0" w:space="0" w:color="auto"/>
            <w:left w:val="none" w:sz="0" w:space="0" w:color="auto"/>
            <w:bottom w:val="none" w:sz="0" w:space="0" w:color="auto"/>
            <w:right w:val="none" w:sz="0" w:space="0" w:color="auto"/>
          </w:divBdr>
          <w:divsChild>
            <w:div w:id="1802460586">
              <w:marLeft w:val="0"/>
              <w:marRight w:val="0"/>
              <w:marTop w:val="0"/>
              <w:marBottom w:val="0"/>
              <w:divBdr>
                <w:top w:val="none" w:sz="0" w:space="0" w:color="auto"/>
                <w:left w:val="none" w:sz="0" w:space="0" w:color="auto"/>
                <w:bottom w:val="none" w:sz="0" w:space="0" w:color="auto"/>
                <w:right w:val="none" w:sz="0" w:space="0" w:color="auto"/>
              </w:divBdr>
              <w:divsChild>
                <w:div w:id="165035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162755">
      <w:bodyDiv w:val="1"/>
      <w:marLeft w:val="0"/>
      <w:marRight w:val="0"/>
      <w:marTop w:val="0"/>
      <w:marBottom w:val="0"/>
      <w:divBdr>
        <w:top w:val="none" w:sz="0" w:space="0" w:color="auto"/>
        <w:left w:val="none" w:sz="0" w:space="0" w:color="auto"/>
        <w:bottom w:val="none" w:sz="0" w:space="0" w:color="auto"/>
        <w:right w:val="none" w:sz="0" w:space="0" w:color="auto"/>
      </w:divBdr>
    </w:div>
    <w:div w:id="1960139238">
      <w:bodyDiv w:val="1"/>
      <w:marLeft w:val="0"/>
      <w:marRight w:val="0"/>
      <w:marTop w:val="0"/>
      <w:marBottom w:val="0"/>
      <w:divBdr>
        <w:top w:val="none" w:sz="0" w:space="0" w:color="auto"/>
        <w:left w:val="none" w:sz="0" w:space="0" w:color="auto"/>
        <w:bottom w:val="none" w:sz="0" w:space="0" w:color="auto"/>
        <w:right w:val="none" w:sz="0" w:space="0" w:color="auto"/>
      </w:divBdr>
      <w:divsChild>
        <w:div w:id="642153707">
          <w:marLeft w:val="0"/>
          <w:marRight w:val="0"/>
          <w:marTop w:val="0"/>
          <w:marBottom w:val="0"/>
          <w:divBdr>
            <w:top w:val="none" w:sz="0" w:space="0" w:color="auto"/>
            <w:left w:val="none" w:sz="0" w:space="0" w:color="auto"/>
            <w:bottom w:val="none" w:sz="0" w:space="0" w:color="auto"/>
            <w:right w:val="none" w:sz="0" w:space="0" w:color="auto"/>
          </w:divBdr>
          <w:divsChild>
            <w:div w:id="42024391">
              <w:marLeft w:val="0"/>
              <w:marRight w:val="0"/>
              <w:marTop w:val="0"/>
              <w:marBottom w:val="0"/>
              <w:divBdr>
                <w:top w:val="none" w:sz="0" w:space="0" w:color="auto"/>
                <w:left w:val="none" w:sz="0" w:space="0" w:color="auto"/>
                <w:bottom w:val="none" w:sz="0" w:space="0" w:color="auto"/>
                <w:right w:val="none" w:sz="0" w:space="0" w:color="auto"/>
              </w:divBdr>
              <w:divsChild>
                <w:div w:id="8158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875398">
      <w:bodyDiv w:val="1"/>
      <w:marLeft w:val="0"/>
      <w:marRight w:val="0"/>
      <w:marTop w:val="0"/>
      <w:marBottom w:val="0"/>
      <w:divBdr>
        <w:top w:val="none" w:sz="0" w:space="0" w:color="auto"/>
        <w:left w:val="none" w:sz="0" w:space="0" w:color="auto"/>
        <w:bottom w:val="none" w:sz="0" w:space="0" w:color="auto"/>
        <w:right w:val="none" w:sz="0" w:space="0" w:color="auto"/>
      </w:divBdr>
    </w:div>
    <w:div w:id="1963919544">
      <w:bodyDiv w:val="1"/>
      <w:marLeft w:val="0"/>
      <w:marRight w:val="0"/>
      <w:marTop w:val="0"/>
      <w:marBottom w:val="0"/>
      <w:divBdr>
        <w:top w:val="none" w:sz="0" w:space="0" w:color="auto"/>
        <w:left w:val="none" w:sz="0" w:space="0" w:color="auto"/>
        <w:bottom w:val="none" w:sz="0" w:space="0" w:color="auto"/>
        <w:right w:val="none" w:sz="0" w:space="0" w:color="auto"/>
      </w:divBdr>
      <w:divsChild>
        <w:div w:id="499002154">
          <w:marLeft w:val="0"/>
          <w:marRight w:val="0"/>
          <w:marTop w:val="0"/>
          <w:marBottom w:val="0"/>
          <w:divBdr>
            <w:top w:val="none" w:sz="0" w:space="0" w:color="auto"/>
            <w:left w:val="none" w:sz="0" w:space="0" w:color="auto"/>
            <w:bottom w:val="none" w:sz="0" w:space="0" w:color="auto"/>
            <w:right w:val="none" w:sz="0" w:space="0" w:color="auto"/>
          </w:divBdr>
          <w:divsChild>
            <w:div w:id="1253121524">
              <w:marLeft w:val="0"/>
              <w:marRight w:val="0"/>
              <w:marTop w:val="0"/>
              <w:marBottom w:val="0"/>
              <w:divBdr>
                <w:top w:val="none" w:sz="0" w:space="0" w:color="auto"/>
                <w:left w:val="none" w:sz="0" w:space="0" w:color="auto"/>
                <w:bottom w:val="none" w:sz="0" w:space="0" w:color="auto"/>
                <w:right w:val="none" w:sz="0" w:space="0" w:color="auto"/>
              </w:divBdr>
              <w:divsChild>
                <w:div w:id="110410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839223">
      <w:bodyDiv w:val="1"/>
      <w:marLeft w:val="0"/>
      <w:marRight w:val="0"/>
      <w:marTop w:val="0"/>
      <w:marBottom w:val="0"/>
      <w:divBdr>
        <w:top w:val="none" w:sz="0" w:space="0" w:color="auto"/>
        <w:left w:val="none" w:sz="0" w:space="0" w:color="auto"/>
        <w:bottom w:val="none" w:sz="0" w:space="0" w:color="auto"/>
        <w:right w:val="none" w:sz="0" w:space="0" w:color="auto"/>
      </w:divBdr>
    </w:div>
    <w:div w:id="1998990566">
      <w:bodyDiv w:val="1"/>
      <w:marLeft w:val="0"/>
      <w:marRight w:val="0"/>
      <w:marTop w:val="0"/>
      <w:marBottom w:val="0"/>
      <w:divBdr>
        <w:top w:val="none" w:sz="0" w:space="0" w:color="auto"/>
        <w:left w:val="none" w:sz="0" w:space="0" w:color="auto"/>
        <w:bottom w:val="none" w:sz="0" w:space="0" w:color="auto"/>
        <w:right w:val="none" w:sz="0" w:space="0" w:color="auto"/>
      </w:divBdr>
      <w:divsChild>
        <w:div w:id="33849259">
          <w:marLeft w:val="0"/>
          <w:marRight w:val="0"/>
          <w:marTop w:val="0"/>
          <w:marBottom w:val="0"/>
          <w:divBdr>
            <w:top w:val="none" w:sz="0" w:space="0" w:color="auto"/>
            <w:left w:val="none" w:sz="0" w:space="0" w:color="auto"/>
            <w:bottom w:val="none" w:sz="0" w:space="0" w:color="auto"/>
            <w:right w:val="none" w:sz="0" w:space="0" w:color="auto"/>
          </w:divBdr>
          <w:divsChild>
            <w:div w:id="2998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329763">
      <w:bodyDiv w:val="1"/>
      <w:marLeft w:val="0"/>
      <w:marRight w:val="0"/>
      <w:marTop w:val="0"/>
      <w:marBottom w:val="0"/>
      <w:divBdr>
        <w:top w:val="none" w:sz="0" w:space="0" w:color="auto"/>
        <w:left w:val="none" w:sz="0" w:space="0" w:color="auto"/>
        <w:bottom w:val="none" w:sz="0" w:space="0" w:color="auto"/>
        <w:right w:val="none" w:sz="0" w:space="0" w:color="auto"/>
      </w:divBdr>
    </w:div>
    <w:div w:id="2051570918">
      <w:bodyDiv w:val="1"/>
      <w:marLeft w:val="0"/>
      <w:marRight w:val="0"/>
      <w:marTop w:val="0"/>
      <w:marBottom w:val="0"/>
      <w:divBdr>
        <w:top w:val="none" w:sz="0" w:space="0" w:color="auto"/>
        <w:left w:val="none" w:sz="0" w:space="0" w:color="auto"/>
        <w:bottom w:val="none" w:sz="0" w:space="0" w:color="auto"/>
        <w:right w:val="none" w:sz="0" w:space="0" w:color="auto"/>
      </w:divBdr>
    </w:div>
    <w:div w:id="2055232433">
      <w:bodyDiv w:val="1"/>
      <w:marLeft w:val="0"/>
      <w:marRight w:val="0"/>
      <w:marTop w:val="0"/>
      <w:marBottom w:val="0"/>
      <w:divBdr>
        <w:top w:val="none" w:sz="0" w:space="0" w:color="auto"/>
        <w:left w:val="none" w:sz="0" w:space="0" w:color="auto"/>
        <w:bottom w:val="none" w:sz="0" w:space="0" w:color="auto"/>
        <w:right w:val="none" w:sz="0" w:space="0" w:color="auto"/>
      </w:divBdr>
      <w:divsChild>
        <w:div w:id="1735883863">
          <w:marLeft w:val="0"/>
          <w:marRight w:val="0"/>
          <w:marTop w:val="0"/>
          <w:marBottom w:val="0"/>
          <w:divBdr>
            <w:top w:val="none" w:sz="0" w:space="0" w:color="auto"/>
            <w:left w:val="none" w:sz="0" w:space="0" w:color="auto"/>
            <w:bottom w:val="none" w:sz="0" w:space="0" w:color="auto"/>
            <w:right w:val="none" w:sz="0" w:space="0" w:color="auto"/>
          </w:divBdr>
          <w:divsChild>
            <w:div w:id="1302269973">
              <w:marLeft w:val="0"/>
              <w:marRight w:val="0"/>
              <w:marTop w:val="0"/>
              <w:marBottom w:val="0"/>
              <w:divBdr>
                <w:top w:val="none" w:sz="0" w:space="0" w:color="auto"/>
                <w:left w:val="none" w:sz="0" w:space="0" w:color="auto"/>
                <w:bottom w:val="none" w:sz="0" w:space="0" w:color="auto"/>
                <w:right w:val="none" w:sz="0" w:space="0" w:color="auto"/>
              </w:divBdr>
              <w:divsChild>
                <w:div w:id="769665115">
                  <w:marLeft w:val="0"/>
                  <w:marRight w:val="0"/>
                  <w:marTop w:val="0"/>
                  <w:marBottom w:val="0"/>
                  <w:divBdr>
                    <w:top w:val="none" w:sz="0" w:space="0" w:color="auto"/>
                    <w:left w:val="none" w:sz="0" w:space="0" w:color="auto"/>
                    <w:bottom w:val="none" w:sz="0" w:space="0" w:color="auto"/>
                    <w:right w:val="none" w:sz="0" w:space="0" w:color="auto"/>
                  </w:divBdr>
                </w:div>
              </w:divsChild>
            </w:div>
            <w:div w:id="1459453683">
              <w:marLeft w:val="0"/>
              <w:marRight w:val="0"/>
              <w:marTop w:val="0"/>
              <w:marBottom w:val="0"/>
              <w:divBdr>
                <w:top w:val="none" w:sz="0" w:space="0" w:color="auto"/>
                <w:left w:val="none" w:sz="0" w:space="0" w:color="auto"/>
                <w:bottom w:val="none" w:sz="0" w:space="0" w:color="auto"/>
                <w:right w:val="none" w:sz="0" w:space="0" w:color="auto"/>
              </w:divBdr>
              <w:divsChild>
                <w:div w:id="208109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8833">
          <w:marLeft w:val="0"/>
          <w:marRight w:val="0"/>
          <w:marTop w:val="0"/>
          <w:marBottom w:val="0"/>
          <w:divBdr>
            <w:top w:val="none" w:sz="0" w:space="0" w:color="auto"/>
            <w:left w:val="none" w:sz="0" w:space="0" w:color="auto"/>
            <w:bottom w:val="none" w:sz="0" w:space="0" w:color="auto"/>
            <w:right w:val="none" w:sz="0" w:space="0" w:color="auto"/>
          </w:divBdr>
          <w:divsChild>
            <w:div w:id="578444741">
              <w:marLeft w:val="0"/>
              <w:marRight w:val="0"/>
              <w:marTop w:val="0"/>
              <w:marBottom w:val="0"/>
              <w:divBdr>
                <w:top w:val="none" w:sz="0" w:space="0" w:color="auto"/>
                <w:left w:val="none" w:sz="0" w:space="0" w:color="auto"/>
                <w:bottom w:val="none" w:sz="0" w:space="0" w:color="auto"/>
                <w:right w:val="none" w:sz="0" w:space="0" w:color="auto"/>
              </w:divBdr>
              <w:divsChild>
                <w:div w:id="1158378124">
                  <w:marLeft w:val="0"/>
                  <w:marRight w:val="0"/>
                  <w:marTop w:val="0"/>
                  <w:marBottom w:val="0"/>
                  <w:divBdr>
                    <w:top w:val="none" w:sz="0" w:space="0" w:color="auto"/>
                    <w:left w:val="none" w:sz="0" w:space="0" w:color="auto"/>
                    <w:bottom w:val="none" w:sz="0" w:space="0" w:color="auto"/>
                    <w:right w:val="none" w:sz="0" w:space="0" w:color="auto"/>
                  </w:divBdr>
                </w:div>
                <w:div w:id="34620385">
                  <w:marLeft w:val="0"/>
                  <w:marRight w:val="0"/>
                  <w:marTop w:val="0"/>
                  <w:marBottom w:val="0"/>
                  <w:divBdr>
                    <w:top w:val="none" w:sz="0" w:space="0" w:color="auto"/>
                    <w:left w:val="none" w:sz="0" w:space="0" w:color="auto"/>
                    <w:bottom w:val="none" w:sz="0" w:space="0" w:color="auto"/>
                    <w:right w:val="none" w:sz="0" w:space="0" w:color="auto"/>
                  </w:divBdr>
                </w:div>
              </w:divsChild>
            </w:div>
            <w:div w:id="1659260964">
              <w:marLeft w:val="0"/>
              <w:marRight w:val="0"/>
              <w:marTop w:val="0"/>
              <w:marBottom w:val="0"/>
              <w:divBdr>
                <w:top w:val="none" w:sz="0" w:space="0" w:color="auto"/>
                <w:left w:val="none" w:sz="0" w:space="0" w:color="auto"/>
                <w:bottom w:val="none" w:sz="0" w:space="0" w:color="auto"/>
                <w:right w:val="none" w:sz="0" w:space="0" w:color="auto"/>
              </w:divBdr>
              <w:divsChild>
                <w:div w:id="2050760207">
                  <w:marLeft w:val="0"/>
                  <w:marRight w:val="0"/>
                  <w:marTop w:val="0"/>
                  <w:marBottom w:val="0"/>
                  <w:divBdr>
                    <w:top w:val="none" w:sz="0" w:space="0" w:color="auto"/>
                    <w:left w:val="none" w:sz="0" w:space="0" w:color="auto"/>
                    <w:bottom w:val="none" w:sz="0" w:space="0" w:color="auto"/>
                    <w:right w:val="none" w:sz="0" w:space="0" w:color="auto"/>
                  </w:divBdr>
                </w:div>
                <w:div w:id="1033724144">
                  <w:marLeft w:val="0"/>
                  <w:marRight w:val="0"/>
                  <w:marTop w:val="0"/>
                  <w:marBottom w:val="0"/>
                  <w:divBdr>
                    <w:top w:val="none" w:sz="0" w:space="0" w:color="auto"/>
                    <w:left w:val="none" w:sz="0" w:space="0" w:color="auto"/>
                    <w:bottom w:val="none" w:sz="0" w:space="0" w:color="auto"/>
                    <w:right w:val="none" w:sz="0" w:space="0" w:color="auto"/>
                  </w:divBdr>
                </w:div>
                <w:div w:id="18116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902778">
      <w:bodyDiv w:val="1"/>
      <w:marLeft w:val="0"/>
      <w:marRight w:val="0"/>
      <w:marTop w:val="0"/>
      <w:marBottom w:val="0"/>
      <w:divBdr>
        <w:top w:val="none" w:sz="0" w:space="0" w:color="auto"/>
        <w:left w:val="none" w:sz="0" w:space="0" w:color="auto"/>
        <w:bottom w:val="none" w:sz="0" w:space="0" w:color="auto"/>
        <w:right w:val="none" w:sz="0" w:space="0" w:color="auto"/>
      </w:divBdr>
    </w:div>
    <w:div w:id="2064912524">
      <w:bodyDiv w:val="1"/>
      <w:marLeft w:val="0"/>
      <w:marRight w:val="0"/>
      <w:marTop w:val="0"/>
      <w:marBottom w:val="0"/>
      <w:divBdr>
        <w:top w:val="none" w:sz="0" w:space="0" w:color="auto"/>
        <w:left w:val="none" w:sz="0" w:space="0" w:color="auto"/>
        <w:bottom w:val="none" w:sz="0" w:space="0" w:color="auto"/>
        <w:right w:val="none" w:sz="0" w:space="0" w:color="auto"/>
      </w:divBdr>
    </w:div>
    <w:div w:id="2065176279">
      <w:bodyDiv w:val="1"/>
      <w:marLeft w:val="0"/>
      <w:marRight w:val="0"/>
      <w:marTop w:val="0"/>
      <w:marBottom w:val="0"/>
      <w:divBdr>
        <w:top w:val="none" w:sz="0" w:space="0" w:color="auto"/>
        <w:left w:val="none" w:sz="0" w:space="0" w:color="auto"/>
        <w:bottom w:val="none" w:sz="0" w:space="0" w:color="auto"/>
        <w:right w:val="none" w:sz="0" w:space="0" w:color="auto"/>
      </w:divBdr>
    </w:div>
    <w:div w:id="2069453134">
      <w:bodyDiv w:val="1"/>
      <w:marLeft w:val="0"/>
      <w:marRight w:val="0"/>
      <w:marTop w:val="0"/>
      <w:marBottom w:val="0"/>
      <w:divBdr>
        <w:top w:val="none" w:sz="0" w:space="0" w:color="auto"/>
        <w:left w:val="none" w:sz="0" w:space="0" w:color="auto"/>
        <w:bottom w:val="none" w:sz="0" w:space="0" w:color="auto"/>
        <w:right w:val="none" w:sz="0" w:space="0" w:color="auto"/>
      </w:divBdr>
      <w:divsChild>
        <w:div w:id="648827126">
          <w:marLeft w:val="0"/>
          <w:marRight w:val="0"/>
          <w:marTop w:val="0"/>
          <w:marBottom w:val="0"/>
          <w:divBdr>
            <w:top w:val="none" w:sz="0" w:space="0" w:color="auto"/>
            <w:left w:val="none" w:sz="0" w:space="0" w:color="auto"/>
            <w:bottom w:val="none" w:sz="0" w:space="0" w:color="auto"/>
            <w:right w:val="none" w:sz="0" w:space="0" w:color="auto"/>
          </w:divBdr>
          <w:divsChild>
            <w:div w:id="2026590274">
              <w:marLeft w:val="0"/>
              <w:marRight w:val="0"/>
              <w:marTop w:val="0"/>
              <w:marBottom w:val="0"/>
              <w:divBdr>
                <w:top w:val="none" w:sz="0" w:space="0" w:color="auto"/>
                <w:left w:val="none" w:sz="0" w:space="0" w:color="auto"/>
                <w:bottom w:val="none" w:sz="0" w:space="0" w:color="auto"/>
                <w:right w:val="none" w:sz="0" w:space="0" w:color="auto"/>
              </w:divBdr>
              <w:divsChild>
                <w:div w:id="184308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16223">
      <w:bodyDiv w:val="1"/>
      <w:marLeft w:val="0"/>
      <w:marRight w:val="0"/>
      <w:marTop w:val="0"/>
      <w:marBottom w:val="0"/>
      <w:divBdr>
        <w:top w:val="none" w:sz="0" w:space="0" w:color="auto"/>
        <w:left w:val="none" w:sz="0" w:space="0" w:color="auto"/>
        <w:bottom w:val="none" w:sz="0" w:space="0" w:color="auto"/>
        <w:right w:val="none" w:sz="0" w:space="0" w:color="auto"/>
      </w:divBdr>
    </w:div>
    <w:div w:id="2075735586">
      <w:bodyDiv w:val="1"/>
      <w:marLeft w:val="0"/>
      <w:marRight w:val="0"/>
      <w:marTop w:val="0"/>
      <w:marBottom w:val="0"/>
      <w:divBdr>
        <w:top w:val="none" w:sz="0" w:space="0" w:color="auto"/>
        <w:left w:val="none" w:sz="0" w:space="0" w:color="auto"/>
        <w:bottom w:val="none" w:sz="0" w:space="0" w:color="auto"/>
        <w:right w:val="none" w:sz="0" w:space="0" w:color="auto"/>
      </w:divBdr>
    </w:div>
    <w:div w:id="2081250547">
      <w:bodyDiv w:val="1"/>
      <w:marLeft w:val="0"/>
      <w:marRight w:val="0"/>
      <w:marTop w:val="0"/>
      <w:marBottom w:val="0"/>
      <w:divBdr>
        <w:top w:val="none" w:sz="0" w:space="0" w:color="auto"/>
        <w:left w:val="none" w:sz="0" w:space="0" w:color="auto"/>
        <w:bottom w:val="none" w:sz="0" w:space="0" w:color="auto"/>
        <w:right w:val="none" w:sz="0" w:space="0" w:color="auto"/>
      </w:divBdr>
      <w:divsChild>
        <w:div w:id="1343505756">
          <w:marLeft w:val="0"/>
          <w:marRight w:val="0"/>
          <w:marTop w:val="0"/>
          <w:marBottom w:val="0"/>
          <w:divBdr>
            <w:top w:val="none" w:sz="0" w:space="0" w:color="auto"/>
            <w:left w:val="none" w:sz="0" w:space="0" w:color="auto"/>
            <w:bottom w:val="none" w:sz="0" w:space="0" w:color="auto"/>
            <w:right w:val="none" w:sz="0" w:space="0" w:color="auto"/>
          </w:divBdr>
          <w:divsChild>
            <w:div w:id="948511265">
              <w:marLeft w:val="0"/>
              <w:marRight w:val="0"/>
              <w:marTop w:val="0"/>
              <w:marBottom w:val="0"/>
              <w:divBdr>
                <w:top w:val="none" w:sz="0" w:space="0" w:color="auto"/>
                <w:left w:val="none" w:sz="0" w:space="0" w:color="auto"/>
                <w:bottom w:val="none" w:sz="0" w:space="0" w:color="auto"/>
                <w:right w:val="none" w:sz="0" w:space="0" w:color="auto"/>
              </w:divBdr>
              <w:divsChild>
                <w:div w:id="41682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704065">
      <w:bodyDiv w:val="1"/>
      <w:marLeft w:val="0"/>
      <w:marRight w:val="0"/>
      <w:marTop w:val="0"/>
      <w:marBottom w:val="0"/>
      <w:divBdr>
        <w:top w:val="none" w:sz="0" w:space="0" w:color="auto"/>
        <w:left w:val="none" w:sz="0" w:space="0" w:color="auto"/>
        <w:bottom w:val="none" w:sz="0" w:space="0" w:color="auto"/>
        <w:right w:val="none" w:sz="0" w:space="0" w:color="auto"/>
      </w:divBdr>
    </w:div>
    <w:div w:id="2118676964">
      <w:bodyDiv w:val="1"/>
      <w:marLeft w:val="0"/>
      <w:marRight w:val="0"/>
      <w:marTop w:val="0"/>
      <w:marBottom w:val="0"/>
      <w:divBdr>
        <w:top w:val="none" w:sz="0" w:space="0" w:color="auto"/>
        <w:left w:val="none" w:sz="0" w:space="0" w:color="auto"/>
        <w:bottom w:val="none" w:sz="0" w:space="0" w:color="auto"/>
        <w:right w:val="none" w:sz="0" w:space="0" w:color="auto"/>
      </w:divBdr>
    </w:div>
    <w:div w:id="2129086724">
      <w:bodyDiv w:val="1"/>
      <w:marLeft w:val="0"/>
      <w:marRight w:val="0"/>
      <w:marTop w:val="0"/>
      <w:marBottom w:val="0"/>
      <w:divBdr>
        <w:top w:val="none" w:sz="0" w:space="0" w:color="auto"/>
        <w:left w:val="none" w:sz="0" w:space="0" w:color="auto"/>
        <w:bottom w:val="none" w:sz="0" w:space="0" w:color="auto"/>
        <w:right w:val="none" w:sz="0" w:space="0" w:color="auto"/>
      </w:divBdr>
      <w:divsChild>
        <w:div w:id="627080127">
          <w:marLeft w:val="0"/>
          <w:marRight w:val="0"/>
          <w:marTop w:val="0"/>
          <w:marBottom w:val="0"/>
          <w:divBdr>
            <w:top w:val="none" w:sz="0" w:space="0" w:color="auto"/>
            <w:left w:val="none" w:sz="0" w:space="0" w:color="auto"/>
            <w:bottom w:val="none" w:sz="0" w:space="0" w:color="auto"/>
            <w:right w:val="none" w:sz="0" w:space="0" w:color="auto"/>
          </w:divBdr>
          <w:divsChild>
            <w:div w:id="1213494034">
              <w:marLeft w:val="0"/>
              <w:marRight w:val="0"/>
              <w:marTop w:val="0"/>
              <w:marBottom w:val="0"/>
              <w:divBdr>
                <w:top w:val="none" w:sz="0" w:space="0" w:color="auto"/>
                <w:left w:val="none" w:sz="0" w:space="0" w:color="auto"/>
                <w:bottom w:val="none" w:sz="0" w:space="0" w:color="auto"/>
                <w:right w:val="none" w:sz="0" w:space="0" w:color="auto"/>
              </w:divBdr>
              <w:divsChild>
                <w:div w:id="208414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031606">
      <w:bodyDiv w:val="1"/>
      <w:marLeft w:val="0"/>
      <w:marRight w:val="0"/>
      <w:marTop w:val="0"/>
      <w:marBottom w:val="0"/>
      <w:divBdr>
        <w:top w:val="none" w:sz="0" w:space="0" w:color="auto"/>
        <w:left w:val="none" w:sz="0" w:space="0" w:color="auto"/>
        <w:bottom w:val="none" w:sz="0" w:space="0" w:color="auto"/>
        <w:right w:val="none" w:sz="0" w:space="0" w:color="auto"/>
      </w:divBdr>
    </w:div>
    <w:div w:id="2144956547">
      <w:bodyDiv w:val="1"/>
      <w:marLeft w:val="0"/>
      <w:marRight w:val="0"/>
      <w:marTop w:val="0"/>
      <w:marBottom w:val="0"/>
      <w:divBdr>
        <w:top w:val="none" w:sz="0" w:space="0" w:color="auto"/>
        <w:left w:val="none" w:sz="0" w:space="0" w:color="auto"/>
        <w:bottom w:val="none" w:sz="0" w:space="0" w:color="auto"/>
        <w:right w:val="none" w:sz="0" w:space="0" w:color="auto"/>
      </w:divBdr>
    </w:div>
    <w:div w:id="2145388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9" Type="http://schemas.openxmlformats.org/officeDocument/2006/relationships/fontTable" Target="fontTable.xml"/><Relationship Id="rId3" Type="http://schemas.openxmlformats.org/officeDocument/2006/relationships/styles" Target="styles.xml"/><Relationship Id="rId34" Type="http://schemas.openxmlformats.org/officeDocument/2006/relationships/image" Target="media/image9.png"/><Relationship Id="rId7" Type="http://schemas.openxmlformats.org/officeDocument/2006/relationships/endnotes" Target="endnotes.xml"/><Relationship Id="rId33" Type="http://schemas.openxmlformats.org/officeDocument/2006/relationships/image" Target="media/image8.png"/><Relationship Id="rId38"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32" Type="http://schemas.openxmlformats.org/officeDocument/2006/relationships/image" Target="media/image7.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28" Type="http://schemas.openxmlformats.org/officeDocument/2006/relationships/image" Target="media/image18.jpeg"/><Relationship Id="rId36" Type="http://schemas.openxmlformats.org/officeDocument/2006/relationships/header" Target="header2.xml"/><Relationship Id="rId10" Type="http://schemas.openxmlformats.org/officeDocument/2006/relationships/image" Target="media/image3.jpeg"/><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108EA-B82D-4F70-99B6-A17362183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9644</Words>
  <Characters>54972</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4-12-23T11:28:00Z</cp:lastPrinted>
  <dcterms:created xsi:type="dcterms:W3CDTF">2025-06-30T01:18:00Z</dcterms:created>
  <dcterms:modified xsi:type="dcterms:W3CDTF">2025-06-3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uldTRYq"/&gt;&lt;style id="http://www.zotero.org/styles/bmc-microbiology" hasBibliography="1" bibliographyStyleHasBeenSet="1"/&gt;&lt;prefs&gt;&lt;pref name="fieldType" value="Field"/&gt;&lt;pref name="dontAskDelayCita</vt:lpwstr>
  </property>
  <property fmtid="{D5CDD505-2E9C-101B-9397-08002B2CF9AE}" pid="3" name="ZOTERO_PREF_2">
    <vt:lpwstr>tionUpdates" value="true"/&gt;&lt;pref name="automaticJournalAbbreviations" value="true"/&gt;&lt;/prefs&gt;&lt;/data&gt;</vt:lpwstr>
  </property>
</Properties>
</file>